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7516" w:rsidRDefault="00E37516"/>
    <w:p w:rsidR="00535F17" w:rsidRDefault="001007F8" w:rsidP="00904135">
      <w:pPr>
        <w:pStyle w:val="Ttulo1"/>
        <w:rPr>
          <w:color w:val="auto"/>
        </w:rPr>
      </w:pPr>
      <w:r>
        <w:rPr>
          <w:color w:val="auto"/>
        </w:rPr>
        <w:t>Online Supplement F</w:t>
      </w:r>
      <w:r w:rsidR="00535F17">
        <w:rPr>
          <w:color w:val="auto"/>
        </w:rPr>
        <w:t xml:space="preserve">ile </w:t>
      </w:r>
      <w:r w:rsidR="00CF19F6" w:rsidRPr="00904135">
        <w:rPr>
          <w:color w:val="auto"/>
        </w:rPr>
        <w:t xml:space="preserve">3: </w:t>
      </w:r>
    </w:p>
    <w:p w:rsidR="005570EB" w:rsidRPr="00904135" w:rsidRDefault="00FA2074" w:rsidP="00535F17">
      <w:pPr>
        <w:pStyle w:val="Ttulo1"/>
        <w:spacing w:before="0"/>
        <w:jc w:val="both"/>
        <w:rPr>
          <w:color w:val="auto"/>
        </w:rPr>
      </w:pPr>
      <w:r w:rsidRPr="00904135">
        <w:rPr>
          <w:color w:val="auto"/>
        </w:rPr>
        <w:t>M</w:t>
      </w:r>
      <w:r w:rsidR="00E37516" w:rsidRPr="00904135">
        <w:rPr>
          <w:color w:val="auto"/>
        </w:rPr>
        <w:t>OBI</w:t>
      </w:r>
      <w:r w:rsidRPr="00904135">
        <w:rPr>
          <w:color w:val="auto"/>
        </w:rPr>
        <w:t>-kids</w:t>
      </w:r>
      <w:r w:rsidR="00E37516" w:rsidRPr="00904135">
        <w:rPr>
          <w:color w:val="auto"/>
        </w:rPr>
        <w:t xml:space="preserve"> </w:t>
      </w:r>
      <w:r w:rsidRPr="00904135">
        <w:rPr>
          <w:color w:val="auto"/>
        </w:rPr>
        <w:t>dose estimation from medical diagnostic examinations</w:t>
      </w:r>
      <w:r w:rsidR="00E37516" w:rsidRPr="00904135">
        <w:rPr>
          <w:color w:val="auto"/>
        </w:rPr>
        <w:t>: Details of the procedures</w:t>
      </w:r>
    </w:p>
    <w:p w:rsidR="001007F8" w:rsidRDefault="001007F8" w:rsidP="00535F17">
      <w:pPr>
        <w:jc w:val="both"/>
        <w:rPr>
          <w:b/>
          <w:sz w:val="24"/>
          <w:szCs w:val="24"/>
        </w:rPr>
      </w:pPr>
    </w:p>
    <w:p w:rsidR="002D2A97" w:rsidRDefault="002D2A97" w:rsidP="00535F17">
      <w:pPr>
        <w:jc w:val="both"/>
      </w:pPr>
      <w:r>
        <w:rPr>
          <w:b/>
        </w:rPr>
        <w:t>T</w:t>
      </w:r>
      <w:r w:rsidRPr="00936194">
        <w:rPr>
          <w:b/>
        </w:rPr>
        <w:t xml:space="preserve">he aim of this work </w:t>
      </w:r>
      <w:r w:rsidR="00AB498E">
        <w:rPr>
          <w:b/>
        </w:rPr>
        <w:t>wa</w:t>
      </w:r>
      <w:r w:rsidR="00AB498E" w:rsidRPr="00936194">
        <w:rPr>
          <w:b/>
        </w:rPr>
        <w:t xml:space="preserve">s </w:t>
      </w:r>
      <w:r w:rsidRPr="00936194">
        <w:rPr>
          <w:b/>
        </w:rPr>
        <w:t>to calcula</w:t>
      </w:r>
      <w:r w:rsidR="00543509">
        <w:rPr>
          <w:b/>
        </w:rPr>
        <w:t>te for each participants of MOBI-</w:t>
      </w:r>
      <w:r w:rsidR="00434362">
        <w:rPr>
          <w:b/>
        </w:rPr>
        <w:t xml:space="preserve">kids study </w:t>
      </w:r>
      <w:r w:rsidRPr="00936194">
        <w:rPr>
          <w:b/>
        </w:rPr>
        <w:t xml:space="preserve">the cumulative absorbed dose to the brain from medical exposure. </w:t>
      </w:r>
      <w:r>
        <w:t xml:space="preserve">This </w:t>
      </w:r>
      <w:r w:rsidR="00AB498E">
        <w:t xml:space="preserve">was </w:t>
      </w:r>
      <w:r>
        <w:t>achieve</w:t>
      </w:r>
      <w:r w:rsidR="00AB498E">
        <w:t>d</w:t>
      </w:r>
      <w:r>
        <w:t xml:space="preserve"> </w:t>
      </w:r>
      <w:r w:rsidR="00AB498E">
        <w:t xml:space="preserve">with the </w:t>
      </w:r>
      <w:r>
        <w:t>following steps:</w:t>
      </w:r>
    </w:p>
    <w:p w:rsidR="002D2A97" w:rsidRDefault="002D2A97" w:rsidP="00535F17">
      <w:pPr>
        <w:pStyle w:val="Prrafodelista"/>
        <w:numPr>
          <w:ilvl w:val="0"/>
          <w:numId w:val="8"/>
        </w:numPr>
        <w:jc w:val="both"/>
      </w:pPr>
      <w:r>
        <w:t xml:space="preserve">Determine the absorbed dose to the brain from each procedure. </w:t>
      </w:r>
      <w:r w:rsidR="00AB498E">
        <w:t>Due to the lack of</w:t>
      </w:r>
      <w:r>
        <w:t xml:space="preserve"> </w:t>
      </w:r>
      <w:r w:rsidR="00AB498E">
        <w:t xml:space="preserve">availability of </w:t>
      </w:r>
      <w:r>
        <w:t xml:space="preserve">individual specific data </w:t>
      </w:r>
      <w:r w:rsidR="00AB498E">
        <w:t xml:space="preserve">for individual dose </w:t>
      </w:r>
      <w:r>
        <w:t>reconstruct</w:t>
      </w:r>
      <w:r w:rsidR="00AB498E">
        <w:t>ion</w:t>
      </w:r>
      <w:r>
        <w:t xml:space="preserve">, organ doses </w:t>
      </w:r>
      <w:r w:rsidR="00AB498E">
        <w:t xml:space="preserve">were estimated </w:t>
      </w:r>
      <w:r>
        <w:t xml:space="preserve">for each reported examination based on typical </w:t>
      </w:r>
      <w:r w:rsidR="00543509">
        <w:t>dose values</w:t>
      </w:r>
      <w:r>
        <w:t xml:space="preserve"> by time period and age at exposure.</w:t>
      </w:r>
    </w:p>
    <w:p w:rsidR="002D2A97" w:rsidRDefault="002D2A97" w:rsidP="00535F17">
      <w:pPr>
        <w:pStyle w:val="Prrafodelista"/>
        <w:numPr>
          <w:ilvl w:val="0"/>
          <w:numId w:val="8"/>
        </w:numPr>
        <w:jc w:val="both"/>
      </w:pPr>
      <w:r>
        <w:t>For each subject</w:t>
      </w:r>
      <w:r w:rsidR="00AB498E">
        <w:t>, the cumulative</w:t>
      </w:r>
      <w:r>
        <w:t xml:space="preserve"> </w:t>
      </w:r>
      <w:r w:rsidR="00AB498E">
        <w:t>lifetime brain</w:t>
      </w:r>
      <w:r>
        <w:t xml:space="preserve"> dose </w:t>
      </w:r>
      <w:r w:rsidR="00AB498E">
        <w:t>was obtained as the sum of the organ doses</w:t>
      </w:r>
      <w:r>
        <w:t xml:space="preserve"> attributed to each examination</w:t>
      </w:r>
      <w:r w:rsidR="00AB498E">
        <w:t xml:space="preserve">, as reported in </w:t>
      </w:r>
      <w:r w:rsidR="006F62EE">
        <w:t>the personal interview</w:t>
      </w:r>
      <w:r w:rsidR="00AB498E">
        <w:t xml:space="preserve">. </w:t>
      </w:r>
      <w:r>
        <w:t xml:space="preserve"> </w:t>
      </w:r>
    </w:p>
    <w:p w:rsidR="001007F8" w:rsidRDefault="001007F8" w:rsidP="00535F17">
      <w:pPr>
        <w:jc w:val="both"/>
        <w:rPr>
          <w:b/>
        </w:rPr>
      </w:pPr>
      <w:r>
        <w:rPr>
          <w:b/>
        </w:rPr>
        <w:t>The present document contains:</w:t>
      </w:r>
    </w:p>
    <w:p w:rsidR="001007F8" w:rsidRDefault="001007F8" w:rsidP="00535F17">
      <w:pPr>
        <w:spacing w:after="0"/>
        <w:jc w:val="both"/>
        <w:rPr>
          <w:b/>
        </w:rPr>
      </w:pPr>
      <w:r>
        <w:rPr>
          <w:b/>
        </w:rPr>
        <w:t xml:space="preserve">Figure S3.1:  </w:t>
      </w:r>
      <w:r w:rsidRPr="002D2A97">
        <w:rPr>
          <w:b/>
        </w:rPr>
        <w:t>Visual summary of the process</w:t>
      </w:r>
    </w:p>
    <w:p w:rsidR="001007F8" w:rsidRDefault="001007F8" w:rsidP="00535F17">
      <w:pPr>
        <w:pStyle w:val="Prrafodelista"/>
        <w:jc w:val="both"/>
      </w:pPr>
      <w:r w:rsidRPr="001007F8">
        <w:t>Description: Flowchart summarizing each steps of the dose estimation in the study</w:t>
      </w:r>
    </w:p>
    <w:p w:rsidR="001007F8" w:rsidRDefault="001007F8" w:rsidP="00535F17">
      <w:pPr>
        <w:jc w:val="both"/>
      </w:pPr>
      <w:r w:rsidRPr="00543509">
        <w:rPr>
          <w:b/>
        </w:rPr>
        <w:t>Table S</w:t>
      </w:r>
      <w:r>
        <w:rPr>
          <w:b/>
        </w:rPr>
        <w:t>3</w:t>
      </w:r>
      <w:r w:rsidRPr="00543509">
        <w:rPr>
          <w:b/>
        </w:rPr>
        <w:t>.1</w:t>
      </w:r>
      <w:r>
        <w:t xml:space="preserve"> List of questions of the questionnaire’s medical radiation section that were used in the analysis. </w:t>
      </w:r>
    </w:p>
    <w:p w:rsidR="001007F8" w:rsidRDefault="001007F8" w:rsidP="00535F17">
      <w:pPr>
        <w:jc w:val="both"/>
      </w:pPr>
      <w:r w:rsidRPr="00BE2B73">
        <w:rPr>
          <w:b/>
        </w:rPr>
        <w:t>Table S</w:t>
      </w:r>
      <w:r>
        <w:rPr>
          <w:b/>
        </w:rPr>
        <w:t>3</w:t>
      </w:r>
      <w:r w:rsidRPr="00BE2B73">
        <w:rPr>
          <w:b/>
        </w:rPr>
        <w:t>.2</w:t>
      </w:r>
      <w:r>
        <w:t xml:space="preserve"> List of publication retrieved with the literature review. Selected publications report common technical parameters or estimation of typical organ dose across age-time period for each radiological procedures considered in this study.</w:t>
      </w:r>
    </w:p>
    <w:p w:rsidR="001007F8" w:rsidRDefault="001007F8" w:rsidP="00535F17">
      <w:pPr>
        <w:jc w:val="both"/>
      </w:pPr>
      <w:r w:rsidRPr="00981268">
        <w:rPr>
          <w:b/>
        </w:rPr>
        <w:t>Table S3.3</w:t>
      </w:r>
      <w:r>
        <w:t>: Details on the age categories used for simulation on the PCXMC software</w:t>
      </w:r>
    </w:p>
    <w:p w:rsidR="001007F8" w:rsidRDefault="001007F8" w:rsidP="00535F17">
      <w:pPr>
        <w:jc w:val="both"/>
      </w:pPr>
      <w:r w:rsidRPr="00981268">
        <w:rPr>
          <w:b/>
        </w:rPr>
        <w:t>Table S3.</w:t>
      </w:r>
      <w:r>
        <w:rPr>
          <w:b/>
        </w:rPr>
        <w:t>4</w:t>
      </w:r>
      <w:r>
        <w:t>: Details on the location of the x-ray beam used for simulation on the PCXMC software</w:t>
      </w:r>
    </w:p>
    <w:p w:rsidR="001007F8" w:rsidRDefault="001007F8" w:rsidP="00535F17">
      <w:pPr>
        <w:jc w:val="both"/>
      </w:pPr>
      <w:r w:rsidRPr="00981268">
        <w:rPr>
          <w:b/>
        </w:rPr>
        <w:t>Graph S3.1:</w:t>
      </w:r>
      <w:r>
        <w:t xml:space="preserve"> Details on the use of information on HVL when lacking of information on filtration on the PCXMC simulations</w:t>
      </w:r>
    </w:p>
    <w:p w:rsidR="00E1557D" w:rsidRDefault="00E1557D" w:rsidP="00535F17">
      <w:pPr>
        <w:jc w:val="both"/>
      </w:pPr>
      <w:r w:rsidRPr="004A4FD7">
        <w:rPr>
          <w:b/>
        </w:rPr>
        <w:t xml:space="preserve">Table S3.5: </w:t>
      </w:r>
      <w:r>
        <w:t>Details on the steps conducted to build the look up table</w:t>
      </w:r>
    </w:p>
    <w:p w:rsidR="004A4FD7" w:rsidRDefault="004A4FD7" w:rsidP="00535F17">
      <w:pPr>
        <w:jc w:val="both"/>
      </w:pPr>
      <w:r w:rsidRPr="004A4FD7">
        <w:rPr>
          <w:b/>
        </w:rPr>
        <w:t>Table S3.</w:t>
      </w:r>
      <w:r w:rsidR="00E1557D">
        <w:rPr>
          <w:b/>
        </w:rPr>
        <w:t>6</w:t>
      </w:r>
      <w:r>
        <w:t>: Common number of projection for a single radiographic procedure</w:t>
      </w:r>
    </w:p>
    <w:p w:rsidR="00E1557D" w:rsidRDefault="00E1557D" w:rsidP="00535F17">
      <w:pPr>
        <w:jc w:val="both"/>
      </w:pPr>
      <w:r w:rsidRPr="004A4FD7">
        <w:rPr>
          <w:b/>
        </w:rPr>
        <w:t>Table S3.</w:t>
      </w:r>
      <w:r>
        <w:rPr>
          <w:b/>
        </w:rPr>
        <w:t>7</w:t>
      </w:r>
      <w:r>
        <w:t>: List of assumptions made when merging the look up table with the information collected in the MOBI-kids study</w:t>
      </w:r>
      <w:r w:rsidRPr="001F7AF5">
        <w:t xml:space="preserve"> </w:t>
      </w:r>
    </w:p>
    <w:p w:rsidR="002D2A97" w:rsidRDefault="002D2A97" w:rsidP="00535F17">
      <w:pPr>
        <w:jc w:val="both"/>
        <w:rPr>
          <w:b/>
        </w:rPr>
      </w:pPr>
      <w:r>
        <w:rPr>
          <w:b/>
        </w:rPr>
        <w:br w:type="page"/>
      </w:r>
    </w:p>
    <w:p w:rsidR="00543509" w:rsidRPr="00E1557D" w:rsidRDefault="009A49FF" w:rsidP="00E1557D">
      <w:pPr>
        <w:pStyle w:val="Ttulo2"/>
        <w:rPr>
          <w:color w:val="auto"/>
        </w:rPr>
      </w:pPr>
      <w:r w:rsidRPr="009A49FF">
        <w:rPr>
          <w:noProof/>
          <w:color w:val="auto"/>
          <w:lang w:val="it-IT" w:eastAsia="it-IT"/>
        </w:rPr>
        <w:lastRenderedPageBreak/>
        <w:pict>
          <v:shapetype id="_x0000_t202" coordsize="21600,21600" o:spt="202" path="m,l,21600r21600,l21600,xe">
            <v:stroke joinstyle="miter"/>
            <v:path gradientshapeok="t" o:connecttype="rect"/>
          </v:shapetype>
          <v:shape id="Text Box 12" o:spid="_x0000_s1026" type="#_x0000_t202" style="position:absolute;margin-left:-63.6pt;margin-top:50.5pt;width:312.6pt;height:21.9pt;z-index:25167052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">
            <v:textbox>
              <w:txbxContent>
                <w:p w:rsidR="001F7AF5" w:rsidRDefault="001F7AF5">
                  <w:pPr>
                    <w:rPr>
                      <w:lang w:val="es-ES"/>
                    </w:rPr>
                  </w:pPr>
                  <w:proofErr w:type="spellStart"/>
                  <w:r>
                    <w:rPr>
                      <w:lang w:val="es-ES"/>
                    </w:rPr>
                    <w:t>Dose</w:t>
                  </w:r>
                  <w:proofErr w:type="spellEnd"/>
                  <w:r>
                    <w:rPr>
                      <w:lang w:val="es-ES"/>
                    </w:rPr>
                    <w:t xml:space="preserve"> </w:t>
                  </w:r>
                  <w:proofErr w:type="spellStart"/>
                  <w:r>
                    <w:rPr>
                      <w:lang w:val="es-ES"/>
                    </w:rPr>
                    <w:t>estimation</w:t>
                  </w:r>
                  <w:proofErr w:type="spellEnd"/>
                  <w:r>
                    <w:rPr>
                      <w:lang w:val="es-ES"/>
                    </w:rPr>
                    <w:t xml:space="preserve"> </w:t>
                  </w:r>
                  <w:proofErr w:type="spellStart"/>
                  <w:r>
                    <w:rPr>
                      <w:lang w:val="es-ES"/>
                    </w:rPr>
                    <w:t>task</w:t>
                  </w:r>
                  <w:proofErr w:type="spellEnd"/>
                </w:p>
              </w:txbxContent>
            </v:textbox>
          </v:shape>
        </w:pict>
      </w:r>
      <w:r w:rsidRPr="009A49FF">
        <w:rPr>
          <w:noProof/>
          <w:color w:val="auto"/>
          <w:lang w:val="it-IT" w:eastAsia="it-IT"/>
        </w:rPr>
        <w:pict>
          <v:shape id="Text Box 13" o:spid="_x0000_s1027" type="#_x0000_t202" style="position:absolute;margin-left:248.95pt;margin-top:50.5pt;width:183pt;height:21.9pt;z-index:2516715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" fillcolor="#bfbfbf [2412]">
            <v:textbox style="mso-next-textbox:#Text Box 13">
              <w:txbxContent>
                <w:p w:rsidR="001F7AF5" w:rsidRDefault="001F7AF5" w:rsidP="007410BB">
                  <w:pPr>
                    <w:rPr>
                      <w:lang w:val="es-ES"/>
                    </w:rPr>
                  </w:pPr>
                  <w:proofErr w:type="spellStart"/>
                  <w:r>
                    <w:rPr>
                      <w:lang w:val="es-ES"/>
                    </w:rPr>
                    <w:t>Study</w:t>
                  </w:r>
                  <w:proofErr w:type="spellEnd"/>
                  <w:r>
                    <w:rPr>
                      <w:lang w:val="es-ES"/>
                    </w:rPr>
                    <w:t xml:space="preserve"> </w:t>
                  </w:r>
                  <w:proofErr w:type="spellStart"/>
                  <w:r>
                    <w:rPr>
                      <w:lang w:val="es-ES"/>
                    </w:rPr>
                    <w:t>database</w:t>
                  </w:r>
                  <w:proofErr w:type="spellEnd"/>
                </w:p>
              </w:txbxContent>
            </v:textbox>
          </v:shape>
        </w:pict>
      </w:r>
      <w:r w:rsidR="00277A98" w:rsidRPr="00E1557D">
        <w:rPr>
          <w:color w:val="auto"/>
        </w:rPr>
        <w:t>Figure S3</w:t>
      </w:r>
      <w:r w:rsidR="001007F8" w:rsidRPr="00E1557D">
        <w:rPr>
          <w:color w:val="auto"/>
        </w:rPr>
        <w:t xml:space="preserve">.1: </w:t>
      </w:r>
      <w:r w:rsidR="00543509" w:rsidRPr="00E1557D">
        <w:rPr>
          <w:color w:val="auto"/>
        </w:rPr>
        <w:t xml:space="preserve"> </w:t>
      </w:r>
      <w:r w:rsidR="00FA2074" w:rsidRPr="00E1557D">
        <w:rPr>
          <w:color w:val="auto"/>
        </w:rPr>
        <w:t>Visual summary of the process</w:t>
      </w:r>
    </w:p>
    <w:p w:rsidR="00FA2074" w:rsidRDefault="00FA2074" w:rsidP="002D2A97">
      <w:pPr>
        <w:jc w:val="both"/>
      </w:pPr>
      <w:r>
        <w:t>Overall process has been described in the methods section of the Manuscript</w:t>
      </w:r>
      <w:r w:rsidR="00405FE9">
        <w:t xml:space="preserve">. Details and assumptions made in each step may be found in the </w:t>
      </w:r>
      <w:r w:rsidR="00543509">
        <w:t xml:space="preserve">present </w:t>
      </w:r>
      <w:r w:rsidR="00405FE9">
        <w:t>document</w:t>
      </w:r>
      <w:r w:rsidR="00543509">
        <w:t>.</w:t>
      </w:r>
    </w:p>
    <w:p w:rsidR="005570EB" w:rsidRDefault="009A49FF" w:rsidP="005570EB">
      <w:r w:rsidRPr="009A49FF">
        <w:rPr>
          <w:noProof/>
          <w:lang w:val="it-IT" w:eastAsia="it-IT"/>
        </w:rPr>
        <w:pict>
          <v:shape id="Text Box 2" o:spid="_x0000_s1028" type="#_x0000_t202" style="position:absolute;margin-left:-63.6pt;margin-top:19.05pt;width:144.1pt;height:41.6pt;z-index:25166028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">
            <v:textbox>
              <w:txbxContent>
                <w:p w:rsidR="001F7AF5" w:rsidRPr="004A4FD7" w:rsidRDefault="001F7AF5" w:rsidP="004A4FD7">
                  <w:pPr>
                    <w:rPr>
                      <w:lang w:val="en-GB"/>
                    </w:rPr>
                  </w:pPr>
                  <w:r w:rsidRPr="004A4FD7">
                    <w:rPr>
                      <w:lang w:val="en-GB"/>
                    </w:rPr>
                    <w:t>Literature review (</w:t>
                  </w:r>
                  <w:r w:rsidRPr="004A4FD7">
                    <w:rPr>
                      <w:b/>
                      <w:lang w:val="en-GB"/>
                    </w:rPr>
                    <w:t xml:space="preserve">Table S3.2 </w:t>
                  </w:r>
                  <w:r w:rsidRPr="004A4FD7">
                    <w:rPr>
                      <w:lang w:val="en-GB"/>
                    </w:rPr>
                    <w:t>in this document)</w:t>
                  </w:r>
                </w:p>
                <w:p w:rsidR="001F7AF5" w:rsidRPr="00AB498E" w:rsidRDefault="001F7AF5">
                  <w:pPr>
                    <w:rPr>
                      <w:lang w:val="en-GB"/>
                    </w:rPr>
                  </w:pPr>
                </w:p>
              </w:txbxContent>
            </v:textbox>
          </v:shape>
        </w:pict>
      </w:r>
    </w:p>
    <w:p w:rsidR="005570EB" w:rsidRDefault="009A49FF" w:rsidP="005570EB">
      <w:r w:rsidRPr="009A49FF">
        <w:rPr>
          <w:noProof/>
          <w:lang w:val="it-IT" w:eastAsia="it-IT"/>
        </w:rPr>
        <w:pict>
          <v:shape id="Text Box 8" o:spid="_x0000_s1029" type="#_x0000_t202" style="position:absolute;margin-left:267.85pt;margin-top:7.7pt;width:161.1pt;height:69pt;z-index:25166643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" fillcolor="#bfbfbf [2412]">
            <v:textbox>
              <w:txbxContent>
                <w:p w:rsidR="001F7AF5" w:rsidRPr="00E5597A" w:rsidRDefault="001F7AF5" w:rsidP="00543509">
                  <w:pPr>
                    <w:rPr>
                      <w:lang w:val="en-GB"/>
                    </w:rPr>
                  </w:pPr>
                  <w:r w:rsidRPr="00E5597A">
                    <w:rPr>
                      <w:lang w:val="en-GB"/>
                    </w:rPr>
                    <w:t>1) Interview: collection of individua</w:t>
                  </w:r>
                  <w:r>
                    <w:rPr>
                      <w:lang w:val="en-GB"/>
                    </w:rPr>
                    <w:t>l radiological history (Table S3</w:t>
                  </w:r>
                  <w:r w:rsidRPr="00E5597A">
                    <w:rPr>
                      <w:lang w:val="en-GB"/>
                    </w:rPr>
                    <w:t>.1 in this document)</w:t>
                  </w:r>
                </w:p>
              </w:txbxContent>
            </v:textbox>
          </v:shape>
        </w:pict>
      </w:r>
      <w:r w:rsidRPr="009A49FF">
        <w:rPr>
          <w:noProof/>
          <w:lang w:val="it-IT" w:eastAsia="it-IT"/>
        </w:rPr>
        <w:pict>
          <v:shapetype id="_x0000_t32" coordsize="21600,21600" o:spt="32" o:oned="t" path="m,l21600,21600e" filled="f">
            <v:path arrowok="t" fillok="f" o:connecttype="none"/>
            <o:lock v:ext="edit" shapetype="t"/>
          </v:shapetype>
          <v:shape id="AutoShape 17" o:spid="_x0000_s1046" type="#_x0000_t32" style="position:absolute;margin-left:-32.5pt;margin-top:23.7pt;width:0;height:127pt;z-index:2516746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"/>
        </w:pict>
      </w:r>
    </w:p>
    <w:p w:rsidR="005570EB" w:rsidRDefault="009A49FF" w:rsidP="005570EB">
      <w:r w:rsidRPr="009A49FF">
        <w:rPr>
          <w:noProof/>
          <w:lang w:val="it-IT" w:eastAsia="it-IT"/>
        </w:rPr>
        <w:pict>
          <v:shape id="Text Box 3" o:spid="_x0000_s1030" type="#_x0000_t202" style="position:absolute;margin-left:62.85pt;margin-top:7.75pt;width:182pt;height:64.7pt;z-index:25166131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">
            <v:textbox>
              <w:txbxContent>
                <w:p w:rsidR="001F7AF5" w:rsidRPr="00AB498E" w:rsidRDefault="001F7AF5" w:rsidP="005570EB">
                  <w:pPr>
                    <w:rPr>
                      <w:i/>
                      <w:lang w:val="en-GB"/>
                    </w:rPr>
                  </w:pPr>
                  <w:r w:rsidRPr="00754EBC">
                    <w:rPr>
                      <w:lang w:val="en-GB"/>
                    </w:rPr>
                    <w:t>19 Publication</w:t>
                  </w:r>
                  <w:r>
                    <w:rPr>
                      <w:lang w:val="en-GB"/>
                    </w:rPr>
                    <w:t>s</w:t>
                  </w:r>
                  <w:r w:rsidRPr="00754EBC">
                    <w:rPr>
                      <w:lang w:val="en-GB"/>
                    </w:rPr>
                    <w:t xml:space="preserve"> reporting a value of brain dose for a given examination type, </w:t>
                  </w:r>
                  <w:r>
                    <w:rPr>
                      <w:lang w:val="en-GB"/>
                    </w:rPr>
                    <w:t>period</w:t>
                  </w:r>
                  <w:r w:rsidRPr="00754EBC">
                    <w:rPr>
                      <w:lang w:val="en-GB"/>
                    </w:rPr>
                    <w:t xml:space="preserve"> and age frame </w:t>
                  </w:r>
                  <w:r w:rsidRPr="00754EBC">
                    <w:rPr>
                      <w:i/>
                      <w:lang w:val="en-GB"/>
                    </w:rPr>
                    <w:t>(Example Table 4 in Lee 2016)</w:t>
                  </w:r>
                </w:p>
              </w:txbxContent>
            </v:textbox>
          </v:shape>
        </w:pict>
      </w:r>
    </w:p>
    <w:p w:rsidR="005570EB" w:rsidRDefault="009A49FF" w:rsidP="005570EB">
      <w:r w:rsidRPr="009A49FF">
        <w:rPr>
          <w:noProof/>
          <w:lang w:val="it-IT" w:eastAsia="it-IT"/>
        </w:rPr>
        <w:pict>
          <v:shape id="AutoShape 23" o:spid="_x0000_s1045" type="#_x0000_t32" style="position:absolute;margin-left:329.95pt;margin-top:9.8pt;width:0;height:354pt;z-index:2516807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">
            <v:stroke endarrow="block"/>
          </v:shape>
        </w:pict>
      </w:r>
      <w:r w:rsidRPr="009A49FF">
        <w:rPr>
          <w:noProof/>
          <w:lang w:val="it-IT" w:eastAsia="it-IT"/>
        </w:rPr>
        <w:pict>
          <v:shape id="AutoShape 16" o:spid="_x0000_s1044" type="#_x0000_t32" style="position:absolute;margin-left:-29.5pt;margin-top:4.3pt;width:89pt;height:0;z-index:251673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">
            <v:stroke endarrow="block"/>
          </v:shape>
        </w:pict>
      </w:r>
    </w:p>
    <w:p w:rsidR="005570EB" w:rsidRDefault="009A49FF" w:rsidP="005570EB">
      <w:r w:rsidRPr="009A49FF">
        <w:rPr>
          <w:b/>
          <w:noProof/>
          <w:lang w:val="it-IT" w:eastAsia="it-IT"/>
        </w:rPr>
        <w:pict>
          <v:shape id="AutoShape 21" o:spid="_x0000_s1043" type="#_x0000_t32" style="position:absolute;margin-left:229.95pt;margin-top:23.6pt;width:1pt;height:231.75pt;z-index:2516787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">
            <v:stroke endarrow="block"/>
          </v:shape>
        </w:pict>
      </w:r>
    </w:p>
    <w:p w:rsidR="005570EB" w:rsidRPr="005570EB" w:rsidRDefault="009A49FF" w:rsidP="005570EB">
      <w:r w:rsidRPr="009A49FF">
        <w:rPr>
          <w:noProof/>
          <w:lang w:val="it-IT" w:eastAsia="it-IT"/>
        </w:rPr>
        <w:pict>
          <v:shape id="Text Box 4" o:spid="_x0000_s1031" type="#_x0000_t202" style="position:absolute;margin-left:11.75pt;margin-top:2.85pt;width:175.2pt;height:100.55pt;z-index:25166233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">
            <v:textbox>
              <w:txbxContent>
                <w:p w:rsidR="001F7AF5" w:rsidRPr="00AB498E" w:rsidRDefault="001F7AF5" w:rsidP="005570EB">
                  <w:pPr>
                    <w:rPr>
                      <w:i/>
                      <w:lang w:val="en-GB"/>
                    </w:rPr>
                  </w:pPr>
                  <w:r w:rsidRPr="00754EBC">
                    <w:rPr>
                      <w:lang w:val="en-GB"/>
                    </w:rPr>
                    <w:t>9 publication</w:t>
                  </w:r>
                  <w:r>
                    <w:rPr>
                      <w:lang w:val="en-GB"/>
                    </w:rPr>
                    <w:t>s</w:t>
                  </w:r>
                  <w:r w:rsidRPr="00754EBC">
                    <w:rPr>
                      <w:lang w:val="en-GB"/>
                    </w:rPr>
                    <w:t xml:space="preserve"> reporting technical parameters combinations commonly used in a given decade for a given examination type and age frame </w:t>
                  </w:r>
                  <w:r w:rsidRPr="00754EBC">
                    <w:rPr>
                      <w:i/>
                      <w:lang w:val="en-GB"/>
                    </w:rPr>
                    <w:t xml:space="preserve">(Example Table 1 in </w:t>
                  </w:r>
                  <w:proofErr w:type="spellStart"/>
                  <w:r w:rsidRPr="00754EBC">
                    <w:rPr>
                      <w:i/>
                      <w:lang w:val="en-GB"/>
                    </w:rPr>
                    <w:t>Gogos</w:t>
                  </w:r>
                  <w:proofErr w:type="spellEnd"/>
                  <w:r w:rsidRPr="00754EBC">
                    <w:rPr>
                      <w:i/>
                      <w:lang w:val="en-GB"/>
                    </w:rPr>
                    <w:t xml:space="preserve"> 2003)</w:t>
                  </w:r>
                </w:p>
              </w:txbxContent>
            </v:textbox>
          </v:shape>
        </w:pict>
      </w:r>
    </w:p>
    <w:p w:rsidR="00E37516" w:rsidRPr="00E37516" w:rsidRDefault="009A49FF" w:rsidP="00E37516">
      <w:r w:rsidRPr="009A49FF">
        <w:rPr>
          <w:noProof/>
          <w:lang w:val="it-IT" w:eastAsia="it-IT"/>
        </w:rPr>
        <w:pict>
          <v:shape id="AutoShape 18" o:spid="_x0000_s1042" type="#_x0000_t32" style="position:absolute;margin-left:-32.5pt;margin-top:23.5pt;width:33pt;height:0;z-index:2516756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">
            <v:stroke endarrow="block"/>
          </v:shape>
        </w:pict>
      </w:r>
    </w:p>
    <w:p w:rsidR="0077276B" w:rsidRDefault="0077276B" w:rsidP="00E37516">
      <w:pPr>
        <w:jc w:val="both"/>
        <w:rPr>
          <w:b/>
        </w:rPr>
      </w:pPr>
    </w:p>
    <w:p w:rsidR="0077276B" w:rsidRDefault="0077276B" w:rsidP="00E37516">
      <w:pPr>
        <w:jc w:val="both"/>
        <w:rPr>
          <w:b/>
        </w:rPr>
      </w:pPr>
    </w:p>
    <w:p w:rsidR="0077276B" w:rsidRDefault="009A49FF" w:rsidP="00E37516">
      <w:pPr>
        <w:jc w:val="both"/>
        <w:rPr>
          <w:b/>
        </w:rPr>
      </w:pPr>
      <w:r w:rsidRPr="009A49FF">
        <w:rPr>
          <w:noProof/>
          <w:lang w:val="it-IT" w:eastAsia="it-IT"/>
        </w:rPr>
        <w:pict>
          <v:shape id="Text Box 5" o:spid="_x0000_s1032" type="#_x0000_t202" style="position:absolute;left:0;text-align:left;margin-left:7.7pt;margin-top:22.35pt;width:188.1pt;height:88.3pt;z-index:25166336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">
            <v:textbox>
              <w:txbxContent>
                <w:p w:rsidR="001F7AF5" w:rsidRDefault="001F7AF5" w:rsidP="004A4FD7">
                  <w:pPr>
                    <w:spacing w:after="0"/>
                    <w:rPr>
                      <w:lang w:val="en-GB"/>
                    </w:rPr>
                  </w:pPr>
                  <w:r w:rsidRPr="00754EBC">
                    <w:rPr>
                      <w:lang w:val="en-GB"/>
                    </w:rPr>
                    <w:t xml:space="preserve">PCXMC simulations: Estimation of brain dose for </w:t>
                  </w:r>
                  <w:r>
                    <w:rPr>
                      <w:lang w:val="en-GB"/>
                    </w:rPr>
                    <w:t>each</w:t>
                  </w:r>
                  <w:r w:rsidRPr="00754EBC">
                    <w:rPr>
                      <w:lang w:val="en-GB"/>
                    </w:rPr>
                    <w:t xml:space="preserve"> given combination of technical parameters</w:t>
                  </w:r>
                </w:p>
                <w:p w:rsidR="001F7AF5" w:rsidRPr="00AB498E" w:rsidRDefault="001F7AF5" w:rsidP="004A4FD7">
                  <w:pPr>
                    <w:spacing w:after="0"/>
                    <w:rPr>
                      <w:lang w:val="en-GB"/>
                    </w:rPr>
                  </w:pPr>
                  <w:r>
                    <w:rPr>
                      <w:lang w:val="en-GB"/>
                    </w:rPr>
                    <w:t xml:space="preserve">Details: </w:t>
                  </w:r>
                  <w:r w:rsidRPr="004A4FD7">
                    <w:rPr>
                      <w:b/>
                      <w:lang w:val="en-GB"/>
                    </w:rPr>
                    <w:t>Table S3.3; S3.4; Graph S3.1</w:t>
                  </w:r>
                  <w:r>
                    <w:rPr>
                      <w:lang w:val="en-GB"/>
                    </w:rPr>
                    <w:t xml:space="preserve"> in this document</w:t>
                  </w:r>
                </w:p>
              </w:txbxContent>
            </v:textbox>
          </v:shape>
        </w:pict>
      </w:r>
      <w:r w:rsidRPr="009A49FF">
        <w:rPr>
          <w:b/>
          <w:noProof/>
          <w:lang w:val="it-IT" w:eastAsia="it-IT"/>
        </w:rPr>
        <w:pict>
          <v:shape id="AutoShape 19" o:spid="_x0000_s1041" type="#_x0000_t32" style="position:absolute;left:0;text-align:left;margin-left:100.9pt;margin-top:4.6pt;width:.05pt;height:18.55pt;z-index:2516766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">
            <v:stroke endarrow="block"/>
          </v:shape>
        </w:pict>
      </w:r>
    </w:p>
    <w:p w:rsidR="0077276B" w:rsidRDefault="0077276B" w:rsidP="00E37516">
      <w:pPr>
        <w:jc w:val="both"/>
        <w:rPr>
          <w:b/>
        </w:rPr>
      </w:pPr>
    </w:p>
    <w:p w:rsidR="0077276B" w:rsidRDefault="0077276B" w:rsidP="00E37516">
      <w:pPr>
        <w:jc w:val="both"/>
        <w:rPr>
          <w:b/>
        </w:rPr>
      </w:pPr>
    </w:p>
    <w:p w:rsidR="0077276B" w:rsidRDefault="009A49FF" w:rsidP="00E37516">
      <w:pPr>
        <w:jc w:val="both"/>
        <w:rPr>
          <w:b/>
        </w:rPr>
      </w:pPr>
      <w:r w:rsidRPr="009A49FF">
        <w:rPr>
          <w:b/>
          <w:noProof/>
          <w:lang w:val="it-IT" w:eastAsia="it-IT"/>
        </w:rPr>
        <w:pict>
          <v:shape id="AutoShape 20" o:spid="_x0000_s1040" type="#_x0000_t32" style="position:absolute;left:0;text-align:left;margin-left:174.95pt;margin-top:17.85pt;width:0;height:28.5pt;z-index:2516776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">
            <v:stroke endarrow="block"/>
          </v:shape>
        </w:pict>
      </w:r>
    </w:p>
    <w:p w:rsidR="0077276B" w:rsidRDefault="0077276B" w:rsidP="00E37516">
      <w:pPr>
        <w:jc w:val="both"/>
        <w:rPr>
          <w:b/>
        </w:rPr>
      </w:pPr>
    </w:p>
    <w:p w:rsidR="0077276B" w:rsidRDefault="009A49FF" w:rsidP="00E37516">
      <w:pPr>
        <w:jc w:val="both"/>
        <w:rPr>
          <w:b/>
        </w:rPr>
      </w:pPr>
      <w:r w:rsidRPr="009A49FF">
        <w:rPr>
          <w:noProof/>
          <w:lang w:val="it-IT" w:eastAsia="it-IT"/>
        </w:rPr>
        <w:pict>
          <v:shape id="Text Box 6" o:spid="_x0000_s1033" type="#_x0000_t202" style="position:absolute;left:0;text-align:left;margin-left:91.45pt;margin-top:.95pt;width:188.1pt;height:67.1pt;z-index:25166438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">
            <v:textbox>
              <w:txbxContent>
                <w:p w:rsidR="001F7AF5" w:rsidRDefault="001F7AF5" w:rsidP="004A4FD7">
                  <w:pPr>
                    <w:spacing w:after="0"/>
                    <w:rPr>
                      <w:lang w:val="en-GB"/>
                    </w:rPr>
                  </w:pPr>
                  <w:r w:rsidRPr="00E5597A">
                    <w:rPr>
                      <w:lang w:val="en-GB"/>
                    </w:rPr>
                    <w:t>Summary look up table</w:t>
                  </w:r>
                </w:p>
                <w:p w:rsidR="001F7AF5" w:rsidRPr="00E5597A" w:rsidRDefault="001F7AF5" w:rsidP="004A4FD7">
                  <w:pPr>
                    <w:spacing w:after="0"/>
                    <w:rPr>
                      <w:lang w:val="en-GB"/>
                    </w:rPr>
                  </w:pPr>
                  <w:r>
                    <w:rPr>
                      <w:lang w:val="en-GB"/>
                    </w:rPr>
                    <w:t xml:space="preserve">Table </w:t>
                  </w:r>
                  <w:r w:rsidRPr="004A4FD7">
                    <w:rPr>
                      <w:b/>
                      <w:lang w:val="en-GB"/>
                    </w:rPr>
                    <w:t>S3.5 and S3.6</w:t>
                  </w:r>
                  <w:r>
                    <w:rPr>
                      <w:lang w:val="en-GB"/>
                    </w:rPr>
                    <w:t xml:space="preserve"> in this document</w:t>
                  </w:r>
                </w:p>
                <w:p w:rsidR="001F7AF5" w:rsidRPr="00E5597A" w:rsidRDefault="001F7AF5" w:rsidP="005570EB">
                  <w:pPr>
                    <w:rPr>
                      <w:lang w:val="en-GB"/>
                    </w:rPr>
                  </w:pPr>
                  <w:r>
                    <w:rPr>
                      <w:lang w:val="en-GB"/>
                    </w:rPr>
                    <w:t xml:space="preserve">(Look up table provided in </w:t>
                  </w:r>
                  <w:proofErr w:type="gramStart"/>
                  <w:r>
                    <w:rPr>
                      <w:lang w:val="en-GB"/>
                    </w:rPr>
                    <w:t>the  Online</w:t>
                  </w:r>
                  <w:proofErr w:type="gramEnd"/>
                  <w:r>
                    <w:rPr>
                      <w:lang w:val="en-GB"/>
                    </w:rPr>
                    <w:t xml:space="preserve"> Supplement</w:t>
                  </w:r>
                  <w:r w:rsidRPr="00E5597A">
                    <w:rPr>
                      <w:lang w:val="en-GB"/>
                    </w:rPr>
                    <w:t xml:space="preserve"> </w:t>
                  </w:r>
                  <w:r>
                    <w:rPr>
                      <w:lang w:val="en-GB"/>
                    </w:rPr>
                    <w:t>File S2</w:t>
                  </w:r>
                  <w:r w:rsidRPr="00E5597A">
                    <w:rPr>
                      <w:lang w:val="en-GB"/>
                    </w:rPr>
                    <w:t>)</w:t>
                  </w:r>
                </w:p>
              </w:txbxContent>
            </v:textbox>
          </v:shape>
        </w:pict>
      </w:r>
    </w:p>
    <w:p w:rsidR="00FA2074" w:rsidRDefault="009A49FF" w:rsidP="00E37516">
      <w:pPr>
        <w:jc w:val="both"/>
        <w:rPr>
          <w:b/>
        </w:rPr>
      </w:pPr>
      <w:r w:rsidRPr="009A49FF">
        <w:rPr>
          <w:b/>
          <w:noProof/>
          <w:lang w:val="it-IT" w:eastAsia="it-IT"/>
        </w:rPr>
        <w:pict>
          <v:shape id="AutoShape 22" o:spid="_x0000_s1039" type="#_x0000_t32" style="position:absolute;left:0;text-align:left;margin-left:231.95pt;margin-top:22pt;width:0;height:30pt;z-index:2516797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">
            <v:stroke endarrow="block"/>
          </v:shape>
        </w:pict>
      </w:r>
    </w:p>
    <w:p w:rsidR="00FA2074" w:rsidRDefault="00FA2074" w:rsidP="00E37516">
      <w:pPr>
        <w:jc w:val="both"/>
        <w:rPr>
          <w:b/>
        </w:rPr>
      </w:pPr>
    </w:p>
    <w:p w:rsidR="00FA2074" w:rsidRDefault="009A49FF" w:rsidP="00E37516">
      <w:pPr>
        <w:jc w:val="both"/>
        <w:rPr>
          <w:b/>
        </w:rPr>
      </w:pPr>
      <w:r w:rsidRPr="009A49FF">
        <w:rPr>
          <w:noProof/>
          <w:lang w:val="it-IT" w:eastAsia="it-IT"/>
        </w:rPr>
        <w:pict>
          <v:shape id="Text Box 7" o:spid="_x0000_s1034" type="#_x0000_t202" style="position:absolute;left:0;text-align:left;margin-left:196.85pt;margin-top:4.6pt;width:220.9pt;height:46.8pt;z-index:25166540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" fillcolor="#f2f2f2 [3052]">
            <v:textbox>
              <w:txbxContent>
                <w:p w:rsidR="001F7AF5" w:rsidRPr="00E5597A" w:rsidRDefault="001F7AF5" w:rsidP="005570EB">
                  <w:pPr>
                    <w:rPr>
                      <w:lang w:val="en-GB"/>
                    </w:rPr>
                  </w:pPr>
                  <w:r w:rsidRPr="00E5597A">
                    <w:rPr>
                      <w:lang w:val="en-GB"/>
                    </w:rPr>
                    <w:t>Merge by examination type, year and age of performance</w:t>
                  </w:r>
                  <w:r w:rsidR="00E1557D">
                    <w:rPr>
                      <w:lang w:val="en-GB"/>
                    </w:rPr>
                    <w:t xml:space="preserve"> (Table S3.7 in this document)</w:t>
                  </w:r>
                </w:p>
              </w:txbxContent>
            </v:textbox>
          </v:shape>
        </w:pict>
      </w:r>
    </w:p>
    <w:p w:rsidR="00FA2074" w:rsidRDefault="009A49FF" w:rsidP="00E37516">
      <w:pPr>
        <w:jc w:val="both"/>
        <w:rPr>
          <w:b/>
        </w:rPr>
      </w:pPr>
      <w:r w:rsidRPr="009A49FF">
        <w:rPr>
          <w:b/>
          <w:noProof/>
          <w:lang w:val="it-IT" w:eastAsia="it-IT"/>
        </w:rPr>
        <w:pict>
          <v:shape id="AutoShape 24" o:spid="_x0000_s1038" type="#_x0000_t32" style="position:absolute;left:0;text-align:left;margin-left:282.95pt;margin-top:18.8pt;width:0;height:30pt;z-index:251681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">
            <v:stroke endarrow="block"/>
          </v:shape>
        </w:pict>
      </w:r>
    </w:p>
    <w:p w:rsidR="00FA2074" w:rsidRDefault="009A49FF" w:rsidP="00E37516">
      <w:pPr>
        <w:jc w:val="both"/>
        <w:rPr>
          <w:b/>
        </w:rPr>
      </w:pPr>
      <w:r w:rsidRPr="009A49FF">
        <w:rPr>
          <w:noProof/>
          <w:lang w:val="it-IT" w:eastAsia="it-IT"/>
        </w:rPr>
        <w:pict>
          <v:shape id="Text Box 9" o:spid="_x0000_s1035" type="#_x0000_t202" style="position:absolute;left:0;text-align:left;margin-left:196.85pt;margin-top:15.75pt;width:202.1pt;height:40.6pt;z-index:25166745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" fillcolor="#f2f2f2 [3052]">
            <v:textbox>
              <w:txbxContent>
                <w:p w:rsidR="001F7AF5" w:rsidRPr="00E5597A" w:rsidRDefault="001F7AF5" w:rsidP="00FA2074">
                  <w:pPr>
                    <w:rPr>
                      <w:lang w:val="en-GB"/>
                    </w:rPr>
                  </w:pPr>
                  <w:r w:rsidRPr="00E5597A">
                    <w:rPr>
                      <w:lang w:val="en-GB"/>
                    </w:rPr>
                    <w:t>Sum brain dose estimated for each examination by subject</w:t>
                  </w:r>
                </w:p>
              </w:txbxContent>
            </v:textbox>
          </v:shape>
        </w:pict>
      </w:r>
    </w:p>
    <w:p w:rsidR="00FA2074" w:rsidRDefault="00FA2074" w:rsidP="00E37516">
      <w:pPr>
        <w:jc w:val="both"/>
        <w:rPr>
          <w:b/>
        </w:rPr>
      </w:pPr>
    </w:p>
    <w:p w:rsidR="00FA2074" w:rsidRDefault="009A49FF" w:rsidP="00E37516">
      <w:pPr>
        <w:jc w:val="both"/>
        <w:rPr>
          <w:b/>
        </w:rPr>
      </w:pPr>
      <w:r w:rsidRPr="009A49FF">
        <w:rPr>
          <w:noProof/>
          <w:lang w:val="it-IT" w:eastAsia="it-IT"/>
        </w:rPr>
        <w:pict>
          <v:shape id="Text Box 10" o:spid="_x0000_s1036" type="#_x0000_t202" style="position:absolute;left:0;text-align:left;margin-left:196.85pt;margin-top:23.35pt;width:205.6pt;height:55.6pt;z-index:25166848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" fillcolor="#f2f2f2 [3052]">
            <v:textbox>
              <w:txbxContent>
                <w:p w:rsidR="001F7AF5" w:rsidRPr="00AB498E" w:rsidRDefault="001F7AF5" w:rsidP="00FA2074">
                  <w:pPr>
                    <w:rPr>
                      <w:lang w:val="en-GB"/>
                    </w:rPr>
                  </w:pPr>
                  <w:r w:rsidRPr="00AB498E">
                    <w:rPr>
                      <w:lang w:val="en-GB"/>
                    </w:rPr>
                    <w:t>Obtain a final dataset with the cumulative dose estimated for each subject</w:t>
                  </w:r>
                </w:p>
              </w:txbxContent>
            </v:textbox>
          </v:shape>
        </w:pict>
      </w:r>
      <w:r w:rsidRPr="009A49FF">
        <w:rPr>
          <w:b/>
          <w:noProof/>
          <w:lang w:val="it-IT" w:eastAsia="it-IT"/>
        </w:rPr>
        <w:pict>
          <v:shape id="AutoShape 25" o:spid="_x0000_s1037" type="#_x0000_t32" style="position:absolute;left:0;text-align:left;margin-left:282.95pt;margin-top:.95pt;width:0;height:30pt;z-index:2516828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">
            <v:stroke endarrow="block"/>
          </v:shape>
        </w:pict>
      </w:r>
    </w:p>
    <w:p w:rsidR="00FA2074" w:rsidRDefault="00FA2074" w:rsidP="00E37516">
      <w:pPr>
        <w:jc w:val="both"/>
        <w:rPr>
          <w:b/>
        </w:rPr>
      </w:pPr>
    </w:p>
    <w:p w:rsidR="00FA2074" w:rsidRDefault="00FA2074" w:rsidP="00E37516">
      <w:pPr>
        <w:jc w:val="both"/>
        <w:rPr>
          <w:b/>
        </w:rPr>
      </w:pPr>
    </w:p>
    <w:p w:rsidR="002D2A97" w:rsidRDefault="002D2A97">
      <w:pPr>
        <w:rPr>
          <w:rFonts w:asciiTheme="majorHAnsi" w:eastAsiaTheme="majorEastAsia" w:hAnsiTheme="majorHAnsi" w:cstheme="majorBidi"/>
          <w:b/>
          <w:bCs/>
          <w:sz w:val="26"/>
          <w:szCs w:val="26"/>
        </w:rPr>
      </w:pPr>
      <w:r>
        <w:br w:type="page"/>
      </w:r>
    </w:p>
    <w:p w:rsidR="00E37516" w:rsidRPr="00405FE9" w:rsidRDefault="002D2A97" w:rsidP="00405FE9">
      <w:pPr>
        <w:pStyle w:val="Ttulo2"/>
        <w:rPr>
          <w:color w:val="auto"/>
        </w:rPr>
      </w:pPr>
      <w:r>
        <w:rPr>
          <w:color w:val="auto"/>
        </w:rPr>
        <w:lastRenderedPageBreak/>
        <w:t xml:space="preserve"> </w:t>
      </w:r>
      <w:r w:rsidR="00E37516" w:rsidRPr="00405FE9">
        <w:rPr>
          <w:color w:val="auto"/>
        </w:rPr>
        <w:t>Information collected in the MOBI-kids study</w:t>
      </w:r>
    </w:p>
    <w:p w:rsidR="00E37516" w:rsidRDefault="00E37516" w:rsidP="00E37516">
      <w:pPr>
        <w:jc w:val="both"/>
      </w:pPr>
      <w:r>
        <w:t>Within the MOBI-kids study</w:t>
      </w:r>
      <w:r w:rsidR="009F20B3">
        <w:t>,</w:t>
      </w:r>
      <w:r>
        <w:t xml:space="preserve"> detailed information on medical radiological history has been collected via personal interview. Information consists in a list of </w:t>
      </w:r>
      <w:r w:rsidR="009F20B3">
        <w:t xml:space="preserve">potential </w:t>
      </w:r>
      <w:r>
        <w:t>medical diagnostic procedures that the subject</w:t>
      </w:r>
      <w:r w:rsidR="009F20B3">
        <w:t xml:space="preserve"> could have</w:t>
      </w:r>
      <w:r>
        <w:t xml:space="preserve"> had during his life.</w:t>
      </w:r>
      <w:r w:rsidR="00543509">
        <w:t xml:space="preserve"> In addition, interviewer</w:t>
      </w:r>
      <w:r w:rsidR="009F20B3">
        <w:t>s</w:t>
      </w:r>
      <w:r w:rsidR="00543509">
        <w:t xml:space="preserve"> had images of each examination type</w:t>
      </w:r>
      <w:r w:rsidR="009F20B3">
        <w:t xml:space="preserve"> to avoid confusion between procedures</w:t>
      </w:r>
      <w:r w:rsidR="00543509">
        <w:t>.</w:t>
      </w:r>
      <w:r>
        <w:t xml:space="preserve"> The table below detailed </w:t>
      </w:r>
      <w:r w:rsidR="00543509">
        <w:t xml:space="preserve">how questions to collected radiological history were formulated in the two </w:t>
      </w:r>
      <w:r w:rsidR="00F45B36">
        <w:t>questionnaires</w:t>
      </w:r>
      <w:r w:rsidR="00543509">
        <w:t xml:space="preserve"> (Main questionnaire to the participants, </w:t>
      </w:r>
      <w:r w:rsidR="006F62EE">
        <w:t xml:space="preserve">Parental </w:t>
      </w:r>
      <w:r w:rsidR="00543509">
        <w:t>questionnaire to the mother of participant)</w:t>
      </w:r>
      <w:r>
        <w:t>.</w:t>
      </w:r>
    </w:p>
    <w:p w:rsidR="00543509" w:rsidRPr="00E1557D" w:rsidRDefault="00543509" w:rsidP="00E1557D">
      <w:pPr>
        <w:pStyle w:val="Ttulo2"/>
        <w:rPr>
          <w:color w:val="auto"/>
        </w:rPr>
      </w:pPr>
      <w:proofErr w:type="gramStart"/>
      <w:r w:rsidRPr="00E1557D">
        <w:rPr>
          <w:color w:val="auto"/>
        </w:rPr>
        <w:t>Table S</w:t>
      </w:r>
      <w:r w:rsidR="001007F8" w:rsidRPr="00E1557D">
        <w:rPr>
          <w:color w:val="auto"/>
        </w:rPr>
        <w:t>3</w:t>
      </w:r>
      <w:r w:rsidRPr="00E1557D">
        <w:rPr>
          <w:color w:val="auto"/>
        </w:rPr>
        <w:t>.1 List of questions of the questionnaire’s medical radiation section that were used in the analysis.</w:t>
      </w:r>
      <w:proofErr w:type="gramEnd"/>
      <w:r w:rsidRPr="00E1557D">
        <w:rPr>
          <w:color w:val="auto"/>
        </w:rPr>
        <w:t xml:space="preserve"> </w:t>
      </w:r>
    </w:p>
    <w:tbl>
      <w:tblPr>
        <w:tblStyle w:val="Tablaconcuadrcula"/>
        <w:tblW w:w="0" w:type="auto"/>
        <w:tblLook w:val="04A0"/>
      </w:tblPr>
      <w:tblGrid>
        <w:gridCol w:w="2093"/>
        <w:gridCol w:w="2977"/>
        <w:gridCol w:w="3574"/>
      </w:tblGrid>
      <w:tr w:rsidR="00E37516" w:rsidRPr="00543509" w:rsidTr="00843809">
        <w:trPr>
          <w:trHeight w:val="729"/>
        </w:trPr>
        <w:tc>
          <w:tcPr>
            <w:tcW w:w="2093" w:type="dxa"/>
          </w:tcPr>
          <w:p w:rsidR="00E37516" w:rsidRPr="00543509" w:rsidRDefault="00E37516" w:rsidP="00E37516">
            <w:pPr>
              <w:jc w:val="both"/>
              <w:rPr>
                <w:b/>
              </w:rPr>
            </w:pPr>
            <w:r w:rsidRPr="00543509">
              <w:rPr>
                <w:b/>
              </w:rPr>
              <w:t>Type of radiological examination</w:t>
            </w:r>
          </w:p>
        </w:tc>
        <w:tc>
          <w:tcPr>
            <w:tcW w:w="2977" w:type="dxa"/>
          </w:tcPr>
          <w:p w:rsidR="00E37516" w:rsidRPr="00543509" w:rsidRDefault="00E37516" w:rsidP="00E37516">
            <w:pPr>
              <w:jc w:val="both"/>
              <w:rPr>
                <w:b/>
              </w:rPr>
            </w:pPr>
            <w:r w:rsidRPr="00543509">
              <w:rPr>
                <w:b/>
              </w:rPr>
              <w:t>Question formulation</w:t>
            </w:r>
          </w:p>
        </w:tc>
        <w:tc>
          <w:tcPr>
            <w:tcW w:w="3574" w:type="dxa"/>
          </w:tcPr>
          <w:p w:rsidR="00E37516" w:rsidRPr="00543509" w:rsidRDefault="00E37516" w:rsidP="00E37516">
            <w:pPr>
              <w:jc w:val="both"/>
              <w:rPr>
                <w:b/>
              </w:rPr>
            </w:pPr>
            <w:r w:rsidRPr="00543509">
              <w:rPr>
                <w:b/>
              </w:rPr>
              <w:t>If “Yes” detailed collected</w:t>
            </w:r>
          </w:p>
        </w:tc>
      </w:tr>
      <w:tr w:rsidR="0038564A" w:rsidTr="00543509">
        <w:tc>
          <w:tcPr>
            <w:tcW w:w="8644" w:type="dxa"/>
            <w:gridSpan w:val="3"/>
            <w:shd w:val="clear" w:color="auto" w:fill="D9D9D9" w:themeFill="background1" w:themeFillShade="D9"/>
          </w:tcPr>
          <w:p w:rsidR="0038564A" w:rsidRPr="00843809" w:rsidRDefault="0038564A" w:rsidP="00E37516">
            <w:pPr>
              <w:jc w:val="both"/>
            </w:pPr>
            <w:r>
              <w:rPr>
                <w:b/>
              </w:rPr>
              <w:t>Main questionnaire</w:t>
            </w:r>
          </w:p>
        </w:tc>
      </w:tr>
      <w:tr w:rsidR="00E37516" w:rsidTr="00843809">
        <w:tc>
          <w:tcPr>
            <w:tcW w:w="2093" w:type="dxa"/>
          </w:tcPr>
          <w:p w:rsidR="00E37516" w:rsidRPr="00843809" w:rsidRDefault="00843809" w:rsidP="00E37516">
            <w:pPr>
              <w:jc w:val="both"/>
              <w:rPr>
                <w:b/>
              </w:rPr>
            </w:pPr>
            <w:r w:rsidRPr="00843809">
              <w:rPr>
                <w:b/>
              </w:rPr>
              <w:t>Conventional head and neck x ray</w:t>
            </w:r>
          </w:p>
        </w:tc>
        <w:tc>
          <w:tcPr>
            <w:tcW w:w="2977" w:type="dxa"/>
          </w:tcPr>
          <w:p w:rsidR="00E37516" w:rsidRPr="00843809" w:rsidRDefault="00E37516" w:rsidP="00E37516">
            <w:pPr>
              <w:jc w:val="both"/>
            </w:pPr>
            <w:r w:rsidRPr="00843809">
              <w:t>Have you ever had x-rays of the head or neck?</w:t>
            </w:r>
          </w:p>
          <w:p w:rsidR="00843809" w:rsidRDefault="00843809" w:rsidP="00E37516">
            <w:pPr>
              <w:jc w:val="both"/>
            </w:pPr>
          </w:p>
        </w:tc>
        <w:tc>
          <w:tcPr>
            <w:tcW w:w="3574" w:type="dxa"/>
          </w:tcPr>
          <w:p w:rsidR="00E37516" w:rsidRPr="00843809" w:rsidRDefault="00843809" w:rsidP="00E37516">
            <w:pPr>
              <w:jc w:val="both"/>
            </w:pPr>
            <w:r w:rsidRPr="00843809">
              <w:t>How many of these types of x-rays did you have in your lifetime?</w:t>
            </w:r>
          </w:p>
          <w:p w:rsidR="00843809" w:rsidRPr="00843809" w:rsidRDefault="00843809" w:rsidP="00E37516">
            <w:pPr>
              <w:jc w:val="both"/>
            </w:pPr>
          </w:p>
          <w:p w:rsidR="00843809" w:rsidRPr="00843809" w:rsidRDefault="00843809" w:rsidP="00E37516">
            <w:pPr>
              <w:jc w:val="both"/>
            </w:pPr>
            <w:r w:rsidRPr="00843809">
              <w:t>For each one:</w:t>
            </w:r>
          </w:p>
          <w:p w:rsidR="00843809" w:rsidRPr="00843809" w:rsidRDefault="00843809" w:rsidP="00843809">
            <w:pPr>
              <w:autoSpaceDE w:val="0"/>
              <w:autoSpaceDN w:val="0"/>
              <w:adjustRightInd w:val="0"/>
            </w:pPr>
            <w:r w:rsidRPr="00843809">
              <w:t>How old were you?</w:t>
            </w:r>
          </w:p>
          <w:p w:rsidR="00843809" w:rsidRPr="00843809" w:rsidRDefault="00843809" w:rsidP="00843809">
            <w:pPr>
              <w:autoSpaceDE w:val="0"/>
              <w:autoSpaceDN w:val="0"/>
              <w:adjustRightInd w:val="0"/>
            </w:pPr>
            <w:r w:rsidRPr="00843809">
              <w:t>Body Part in X-Ray</w:t>
            </w:r>
          </w:p>
          <w:p w:rsidR="00843809" w:rsidRPr="00843809" w:rsidRDefault="00843809" w:rsidP="00843809">
            <w:pPr>
              <w:autoSpaceDE w:val="0"/>
              <w:autoSpaceDN w:val="0"/>
              <w:adjustRightInd w:val="0"/>
            </w:pPr>
            <w:r w:rsidRPr="00843809">
              <w:t>Reason for X-Ray</w:t>
            </w:r>
          </w:p>
        </w:tc>
      </w:tr>
      <w:tr w:rsidR="00843809" w:rsidTr="00843809">
        <w:tc>
          <w:tcPr>
            <w:tcW w:w="2093" w:type="dxa"/>
          </w:tcPr>
          <w:p w:rsidR="00843809" w:rsidRPr="00843809" w:rsidRDefault="00843809" w:rsidP="00843809">
            <w:pPr>
              <w:jc w:val="both"/>
              <w:rPr>
                <w:b/>
              </w:rPr>
            </w:pPr>
            <w:r>
              <w:rPr>
                <w:b/>
              </w:rPr>
              <w:t>CT-scan</w:t>
            </w:r>
          </w:p>
        </w:tc>
        <w:tc>
          <w:tcPr>
            <w:tcW w:w="2977" w:type="dxa"/>
          </w:tcPr>
          <w:p w:rsidR="00843809" w:rsidRDefault="00843809" w:rsidP="00843809">
            <w:pPr>
              <w:autoSpaceDE w:val="0"/>
              <w:autoSpaceDN w:val="0"/>
              <w:adjustRightInd w:val="0"/>
            </w:pPr>
            <w:r w:rsidRPr="00843809">
              <w:t>In your lifetime, have you ever had a CT or PET CT scan of the head, neck or whole body (including the head)?</w:t>
            </w:r>
          </w:p>
        </w:tc>
        <w:tc>
          <w:tcPr>
            <w:tcW w:w="3574" w:type="dxa"/>
          </w:tcPr>
          <w:p w:rsidR="00843809" w:rsidRPr="00843809" w:rsidRDefault="00843809" w:rsidP="00843809">
            <w:pPr>
              <w:autoSpaceDE w:val="0"/>
              <w:autoSpaceDN w:val="0"/>
              <w:adjustRightInd w:val="0"/>
            </w:pPr>
            <w:r w:rsidRPr="00843809">
              <w:t xml:space="preserve">How many of these types of </w:t>
            </w:r>
            <w:r>
              <w:t>tests</w:t>
            </w:r>
            <w:r w:rsidRPr="00843809">
              <w:t xml:space="preserve"> did you have in your lifetime?</w:t>
            </w:r>
          </w:p>
          <w:p w:rsidR="00843809" w:rsidRPr="00843809" w:rsidRDefault="00843809" w:rsidP="00843809">
            <w:pPr>
              <w:autoSpaceDE w:val="0"/>
              <w:autoSpaceDN w:val="0"/>
              <w:adjustRightInd w:val="0"/>
            </w:pPr>
          </w:p>
          <w:p w:rsidR="00843809" w:rsidRPr="00843809" w:rsidRDefault="00843809" w:rsidP="00843809">
            <w:pPr>
              <w:autoSpaceDE w:val="0"/>
              <w:autoSpaceDN w:val="0"/>
              <w:adjustRightInd w:val="0"/>
            </w:pPr>
            <w:r w:rsidRPr="00843809">
              <w:t>For each one:</w:t>
            </w:r>
          </w:p>
          <w:p w:rsidR="00843809" w:rsidRPr="00843809" w:rsidRDefault="00843809" w:rsidP="00843809">
            <w:pPr>
              <w:autoSpaceDE w:val="0"/>
              <w:autoSpaceDN w:val="0"/>
              <w:adjustRightInd w:val="0"/>
            </w:pPr>
            <w:r w:rsidRPr="00843809">
              <w:t>How old were you?</w:t>
            </w:r>
          </w:p>
          <w:p w:rsidR="00843809" w:rsidRPr="00843809" w:rsidRDefault="00843809" w:rsidP="00843809">
            <w:pPr>
              <w:autoSpaceDE w:val="0"/>
              <w:autoSpaceDN w:val="0"/>
              <w:adjustRightInd w:val="0"/>
            </w:pPr>
            <w:r w:rsidRPr="00843809">
              <w:t xml:space="preserve">Body Part in </w:t>
            </w:r>
            <w:r>
              <w:t>CT</w:t>
            </w:r>
          </w:p>
          <w:p w:rsidR="00843809" w:rsidRPr="00843809" w:rsidRDefault="00843809" w:rsidP="00843809">
            <w:pPr>
              <w:autoSpaceDE w:val="0"/>
              <w:autoSpaceDN w:val="0"/>
              <w:adjustRightInd w:val="0"/>
            </w:pPr>
            <w:r w:rsidRPr="00843809">
              <w:t xml:space="preserve">Reason for </w:t>
            </w:r>
            <w:r>
              <w:t>CT</w:t>
            </w:r>
          </w:p>
        </w:tc>
      </w:tr>
      <w:tr w:rsidR="00843809" w:rsidTr="00843809">
        <w:tc>
          <w:tcPr>
            <w:tcW w:w="2093" w:type="dxa"/>
          </w:tcPr>
          <w:p w:rsidR="00843809" w:rsidRPr="00543509" w:rsidRDefault="00843809" w:rsidP="00E37516">
            <w:pPr>
              <w:jc w:val="both"/>
              <w:rPr>
                <w:b/>
              </w:rPr>
            </w:pPr>
            <w:r w:rsidRPr="00543509">
              <w:rPr>
                <w:b/>
              </w:rPr>
              <w:t>Intraoral x-ray</w:t>
            </w:r>
          </w:p>
        </w:tc>
        <w:tc>
          <w:tcPr>
            <w:tcW w:w="2977" w:type="dxa"/>
          </w:tcPr>
          <w:p w:rsidR="00843809" w:rsidRDefault="00843809" w:rsidP="00843809">
            <w:pPr>
              <w:autoSpaceDE w:val="0"/>
              <w:autoSpaceDN w:val="0"/>
              <w:adjustRightInd w:val="0"/>
            </w:pPr>
            <w:r w:rsidRPr="00843809">
              <w:t>In your lifetime, have you ever had a bite-wing x-ray?</w:t>
            </w:r>
          </w:p>
        </w:tc>
        <w:tc>
          <w:tcPr>
            <w:tcW w:w="3574" w:type="dxa"/>
          </w:tcPr>
          <w:p w:rsidR="00843809" w:rsidRPr="00843809" w:rsidRDefault="00843809" w:rsidP="00843809">
            <w:pPr>
              <w:autoSpaceDE w:val="0"/>
              <w:autoSpaceDN w:val="0"/>
              <w:adjustRightInd w:val="0"/>
            </w:pPr>
            <w:r w:rsidRPr="00843809">
              <w:t>Please tell me how frequently you had bite-wing x-rays at different stages in your life:</w:t>
            </w:r>
          </w:p>
          <w:p w:rsidR="00843809" w:rsidRPr="00843809" w:rsidRDefault="00843809" w:rsidP="00843809">
            <w:pPr>
              <w:autoSpaceDE w:val="0"/>
              <w:autoSpaceDN w:val="0"/>
              <w:adjustRightInd w:val="0"/>
            </w:pPr>
            <w:r w:rsidRPr="00843809">
              <w:t>&lt;10; 10-14, 15-19, 20-24 age</w:t>
            </w:r>
          </w:p>
          <w:p w:rsidR="00843809" w:rsidRDefault="00843809" w:rsidP="00843809">
            <w:pPr>
              <w:autoSpaceDE w:val="0"/>
              <w:autoSpaceDN w:val="0"/>
              <w:adjustRightInd w:val="0"/>
            </w:pPr>
          </w:p>
        </w:tc>
      </w:tr>
      <w:tr w:rsidR="00843809" w:rsidTr="00843809">
        <w:tc>
          <w:tcPr>
            <w:tcW w:w="2093" w:type="dxa"/>
          </w:tcPr>
          <w:p w:rsidR="00843809" w:rsidRPr="00543509" w:rsidRDefault="00843809" w:rsidP="00E37516">
            <w:pPr>
              <w:jc w:val="both"/>
              <w:rPr>
                <w:b/>
              </w:rPr>
            </w:pPr>
            <w:r w:rsidRPr="00543509">
              <w:rPr>
                <w:b/>
              </w:rPr>
              <w:t>Full mouth x-ray</w:t>
            </w:r>
          </w:p>
        </w:tc>
        <w:tc>
          <w:tcPr>
            <w:tcW w:w="2977" w:type="dxa"/>
          </w:tcPr>
          <w:p w:rsidR="00843809" w:rsidRDefault="00843809" w:rsidP="00843809">
            <w:pPr>
              <w:autoSpaceDE w:val="0"/>
              <w:autoSpaceDN w:val="0"/>
              <w:adjustRightInd w:val="0"/>
            </w:pPr>
            <w:r w:rsidRPr="00843809">
              <w:t xml:space="preserve">In your lifetime, have you ever had a </w:t>
            </w:r>
            <w:r>
              <w:t>full mouth x-ray</w:t>
            </w:r>
            <w:r w:rsidRPr="00843809">
              <w:t>?</w:t>
            </w:r>
          </w:p>
        </w:tc>
        <w:tc>
          <w:tcPr>
            <w:tcW w:w="3574" w:type="dxa"/>
          </w:tcPr>
          <w:p w:rsidR="00843809" w:rsidRPr="00843809" w:rsidRDefault="00843809" w:rsidP="00843809">
            <w:pPr>
              <w:autoSpaceDE w:val="0"/>
              <w:autoSpaceDN w:val="0"/>
              <w:adjustRightInd w:val="0"/>
            </w:pPr>
            <w:r w:rsidRPr="00843809">
              <w:t xml:space="preserve">Please tell me how frequently you had </w:t>
            </w:r>
            <w:r>
              <w:t>full mouth x-ray</w:t>
            </w:r>
            <w:r w:rsidRPr="00843809">
              <w:t xml:space="preserve"> at different stages in your life:</w:t>
            </w:r>
          </w:p>
          <w:p w:rsidR="00843809" w:rsidRPr="00843809" w:rsidRDefault="00843809" w:rsidP="00843809">
            <w:pPr>
              <w:autoSpaceDE w:val="0"/>
              <w:autoSpaceDN w:val="0"/>
              <w:adjustRightInd w:val="0"/>
            </w:pPr>
            <w:r w:rsidRPr="00843809">
              <w:t>&lt;10; 10-14, 15-19, 20-24 age</w:t>
            </w:r>
          </w:p>
          <w:p w:rsidR="00843809" w:rsidRDefault="00843809" w:rsidP="00843809">
            <w:pPr>
              <w:autoSpaceDE w:val="0"/>
              <w:autoSpaceDN w:val="0"/>
              <w:adjustRightInd w:val="0"/>
            </w:pPr>
          </w:p>
        </w:tc>
      </w:tr>
      <w:tr w:rsidR="00843809" w:rsidTr="00843809">
        <w:tc>
          <w:tcPr>
            <w:tcW w:w="2093" w:type="dxa"/>
          </w:tcPr>
          <w:p w:rsidR="00843809" w:rsidRPr="00543509" w:rsidRDefault="00843809" w:rsidP="00E37516">
            <w:pPr>
              <w:jc w:val="both"/>
              <w:rPr>
                <w:b/>
              </w:rPr>
            </w:pPr>
            <w:proofErr w:type="spellStart"/>
            <w:r w:rsidRPr="00543509">
              <w:rPr>
                <w:b/>
              </w:rPr>
              <w:t>Panorex</w:t>
            </w:r>
            <w:proofErr w:type="spellEnd"/>
            <w:r w:rsidRPr="00543509">
              <w:rPr>
                <w:b/>
              </w:rPr>
              <w:t xml:space="preserve"> x-ray</w:t>
            </w:r>
          </w:p>
        </w:tc>
        <w:tc>
          <w:tcPr>
            <w:tcW w:w="2977" w:type="dxa"/>
          </w:tcPr>
          <w:p w:rsidR="00843809" w:rsidRDefault="00843809" w:rsidP="00843809">
            <w:pPr>
              <w:autoSpaceDE w:val="0"/>
              <w:autoSpaceDN w:val="0"/>
              <w:adjustRightInd w:val="0"/>
            </w:pPr>
            <w:r w:rsidRPr="00843809">
              <w:t xml:space="preserve">In your lifetime, have you ever had a </w:t>
            </w:r>
            <w:proofErr w:type="spellStart"/>
            <w:r>
              <w:t>panorex</w:t>
            </w:r>
            <w:proofErr w:type="spellEnd"/>
            <w:r>
              <w:t xml:space="preserve"> x-ray</w:t>
            </w:r>
            <w:r w:rsidRPr="00843809">
              <w:t>?</w:t>
            </w:r>
          </w:p>
        </w:tc>
        <w:tc>
          <w:tcPr>
            <w:tcW w:w="3574" w:type="dxa"/>
          </w:tcPr>
          <w:p w:rsidR="00843809" w:rsidRPr="00843809" w:rsidRDefault="00843809" w:rsidP="00843809">
            <w:pPr>
              <w:autoSpaceDE w:val="0"/>
              <w:autoSpaceDN w:val="0"/>
              <w:adjustRightInd w:val="0"/>
            </w:pPr>
            <w:r w:rsidRPr="00843809">
              <w:t xml:space="preserve">Please tell me how frequently you had </w:t>
            </w:r>
            <w:proofErr w:type="spellStart"/>
            <w:r>
              <w:t>panorex</w:t>
            </w:r>
            <w:proofErr w:type="spellEnd"/>
            <w:r>
              <w:t xml:space="preserve"> x-ray</w:t>
            </w:r>
            <w:r w:rsidRPr="00843809">
              <w:t xml:space="preserve"> at different stages in your life:</w:t>
            </w:r>
          </w:p>
          <w:p w:rsidR="00843809" w:rsidRPr="00843809" w:rsidRDefault="00843809" w:rsidP="00843809">
            <w:pPr>
              <w:autoSpaceDE w:val="0"/>
              <w:autoSpaceDN w:val="0"/>
              <w:adjustRightInd w:val="0"/>
            </w:pPr>
            <w:r w:rsidRPr="00843809">
              <w:t>&lt;10; 10-14, 15-19, 20-24 age</w:t>
            </w:r>
          </w:p>
          <w:p w:rsidR="00843809" w:rsidRDefault="00843809" w:rsidP="00843809">
            <w:pPr>
              <w:autoSpaceDE w:val="0"/>
              <w:autoSpaceDN w:val="0"/>
              <w:adjustRightInd w:val="0"/>
            </w:pPr>
          </w:p>
        </w:tc>
      </w:tr>
      <w:tr w:rsidR="00843809" w:rsidTr="00843809">
        <w:tc>
          <w:tcPr>
            <w:tcW w:w="2093" w:type="dxa"/>
          </w:tcPr>
          <w:p w:rsidR="00843809" w:rsidRPr="00543509" w:rsidRDefault="00843809" w:rsidP="00843809">
            <w:pPr>
              <w:jc w:val="both"/>
              <w:rPr>
                <w:b/>
              </w:rPr>
            </w:pPr>
            <w:r w:rsidRPr="00543509">
              <w:rPr>
                <w:b/>
              </w:rPr>
              <w:t>Dental CT</w:t>
            </w:r>
          </w:p>
        </w:tc>
        <w:tc>
          <w:tcPr>
            <w:tcW w:w="2977" w:type="dxa"/>
          </w:tcPr>
          <w:p w:rsidR="00843809" w:rsidRDefault="00843809" w:rsidP="00843809">
            <w:pPr>
              <w:autoSpaceDE w:val="0"/>
              <w:autoSpaceDN w:val="0"/>
              <w:adjustRightInd w:val="0"/>
            </w:pPr>
            <w:r w:rsidRPr="00843809">
              <w:t xml:space="preserve">In your lifetime, have you ever had a </w:t>
            </w:r>
            <w:r>
              <w:t>dental CT</w:t>
            </w:r>
            <w:r w:rsidRPr="00843809">
              <w:t>?</w:t>
            </w:r>
          </w:p>
        </w:tc>
        <w:tc>
          <w:tcPr>
            <w:tcW w:w="3574" w:type="dxa"/>
          </w:tcPr>
          <w:p w:rsidR="00843809" w:rsidRPr="00843809" w:rsidRDefault="00843809" w:rsidP="00843809">
            <w:pPr>
              <w:autoSpaceDE w:val="0"/>
              <w:autoSpaceDN w:val="0"/>
              <w:adjustRightInd w:val="0"/>
            </w:pPr>
            <w:r w:rsidRPr="00843809">
              <w:t xml:space="preserve">Please tell me how frequently you had </w:t>
            </w:r>
            <w:r>
              <w:t>dental CT</w:t>
            </w:r>
            <w:r w:rsidRPr="00843809">
              <w:t xml:space="preserve"> at different stages in your life:</w:t>
            </w:r>
          </w:p>
          <w:p w:rsidR="00843809" w:rsidRPr="00843809" w:rsidRDefault="00843809" w:rsidP="00843809">
            <w:pPr>
              <w:autoSpaceDE w:val="0"/>
              <w:autoSpaceDN w:val="0"/>
              <w:adjustRightInd w:val="0"/>
            </w:pPr>
            <w:r w:rsidRPr="00843809">
              <w:t>&lt;10; 10-14, 15-19, 20-24 age</w:t>
            </w:r>
          </w:p>
          <w:p w:rsidR="00843809" w:rsidRDefault="00843809" w:rsidP="00843809">
            <w:pPr>
              <w:autoSpaceDE w:val="0"/>
              <w:autoSpaceDN w:val="0"/>
              <w:adjustRightInd w:val="0"/>
            </w:pPr>
          </w:p>
        </w:tc>
      </w:tr>
      <w:tr w:rsidR="0038564A" w:rsidTr="0038564A">
        <w:tc>
          <w:tcPr>
            <w:tcW w:w="8644" w:type="dxa"/>
            <w:gridSpan w:val="3"/>
          </w:tcPr>
          <w:p w:rsidR="0038564A" w:rsidRPr="0038564A" w:rsidRDefault="0038564A" w:rsidP="00E37516">
            <w:pPr>
              <w:jc w:val="both"/>
              <w:rPr>
                <w:b/>
              </w:rPr>
            </w:pPr>
            <w:r w:rsidRPr="0038564A">
              <w:rPr>
                <w:b/>
              </w:rPr>
              <w:t>Maternal questionnaire</w:t>
            </w:r>
          </w:p>
        </w:tc>
      </w:tr>
      <w:tr w:rsidR="00843809" w:rsidTr="00843809">
        <w:tc>
          <w:tcPr>
            <w:tcW w:w="2093" w:type="dxa"/>
          </w:tcPr>
          <w:p w:rsidR="00843809" w:rsidRPr="00543509" w:rsidRDefault="00EC1D14" w:rsidP="00E37516">
            <w:pPr>
              <w:jc w:val="both"/>
              <w:rPr>
                <w:b/>
              </w:rPr>
            </w:pPr>
            <w:r w:rsidRPr="00543509">
              <w:rPr>
                <w:b/>
              </w:rPr>
              <w:t xml:space="preserve">Any examination </w:t>
            </w:r>
            <w:r w:rsidRPr="00543509">
              <w:rPr>
                <w:b/>
              </w:rPr>
              <w:lastRenderedPageBreak/>
              <w:t>during pregnancy</w:t>
            </w:r>
          </w:p>
        </w:tc>
        <w:tc>
          <w:tcPr>
            <w:tcW w:w="2977" w:type="dxa"/>
          </w:tcPr>
          <w:p w:rsidR="00843809" w:rsidRDefault="00EC1D14" w:rsidP="00EC1D14">
            <w:pPr>
              <w:autoSpaceDE w:val="0"/>
              <w:autoSpaceDN w:val="0"/>
              <w:adjustRightInd w:val="0"/>
            </w:pPr>
            <w:r w:rsidRPr="00EC1D14">
              <w:lastRenderedPageBreak/>
              <w:t xml:space="preserve">During the pregnancy with the </w:t>
            </w:r>
            <w:r w:rsidRPr="00EC1D14">
              <w:lastRenderedPageBreak/>
              <w:t>index, were any X-rays (including dental X-rays), CT scans or MRI examinations or any radiation treatments carried out?</w:t>
            </w:r>
          </w:p>
        </w:tc>
        <w:tc>
          <w:tcPr>
            <w:tcW w:w="3574" w:type="dxa"/>
          </w:tcPr>
          <w:p w:rsidR="00EC1D14" w:rsidRPr="00843809" w:rsidRDefault="00EC1D14" w:rsidP="00EC1D14">
            <w:pPr>
              <w:autoSpaceDE w:val="0"/>
              <w:autoSpaceDN w:val="0"/>
              <w:adjustRightInd w:val="0"/>
            </w:pPr>
            <w:r w:rsidRPr="00843809">
              <w:lastRenderedPageBreak/>
              <w:t>For each one:</w:t>
            </w:r>
          </w:p>
          <w:p w:rsidR="00843809" w:rsidRPr="00EC1D14" w:rsidRDefault="00EC1D14" w:rsidP="00EC1D14">
            <w:pPr>
              <w:autoSpaceDE w:val="0"/>
              <w:autoSpaceDN w:val="0"/>
              <w:adjustRightInd w:val="0"/>
            </w:pPr>
            <w:r w:rsidRPr="00EC1D14">
              <w:rPr>
                <w:b/>
              </w:rPr>
              <w:lastRenderedPageBreak/>
              <w:t>Type of exam</w:t>
            </w:r>
            <w:r w:rsidRPr="00EC1D14">
              <w:t xml:space="preserve"> (X-ray; dental bite wing; dental full mouth; dental panoramic; dental CT; angiography; isotope scanning; fluoroscopy; CT; MRI; therapeutic radiation; other </w:t>
            </w:r>
          </w:p>
          <w:p w:rsidR="00EC1D14" w:rsidRPr="00EC1D14" w:rsidRDefault="00EC1D14" w:rsidP="00EC1D14">
            <w:pPr>
              <w:autoSpaceDE w:val="0"/>
              <w:autoSpaceDN w:val="0"/>
              <w:adjustRightInd w:val="0"/>
            </w:pPr>
            <w:r w:rsidRPr="00EC1D14">
              <w:rPr>
                <w:b/>
              </w:rPr>
              <w:t xml:space="preserve">Part of the Body </w:t>
            </w:r>
            <w:r w:rsidRPr="00EC1D14">
              <w:t>(head &amp; neck, teeth, thorax, abdomen, extremities,| whole body, other</w:t>
            </w:r>
          </w:p>
          <w:p w:rsidR="00EC1D14" w:rsidRPr="00EC1D14" w:rsidRDefault="00EC1D14" w:rsidP="00EC1D14">
            <w:pPr>
              <w:autoSpaceDE w:val="0"/>
              <w:autoSpaceDN w:val="0"/>
              <w:adjustRightInd w:val="0"/>
              <w:rPr>
                <w:b/>
              </w:rPr>
            </w:pPr>
            <w:r w:rsidRPr="00EC1D14">
              <w:rPr>
                <w:b/>
              </w:rPr>
              <w:t>Reason</w:t>
            </w:r>
          </w:p>
          <w:p w:rsidR="00EC1D14" w:rsidRPr="00EC1D14" w:rsidRDefault="00EC1D14" w:rsidP="00EC1D14">
            <w:pPr>
              <w:autoSpaceDE w:val="0"/>
              <w:autoSpaceDN w:val="0"/>
              <w:adjustRightInd w:val="0"/>
              <w:rPr>
                <w:b/>
              </w:rPr>
            </w:pPr>
            <w:r w:rsidRPr="00EC1D14">
              <w:rPr>
                <w:b/>
              </w:rPr>
              <w:t>Trimester during pregnancy</w:t>
            </w:r>
          </w:p>
          <w:p w:rsidR="00EC1D14" w:rsidRPr="00543509" w:rsidRDefault="00EC1D14" w:rsidP="00EC1D14">
            <w:pPr>
              <w:autoSpaceDE w:val="0"/>
              <w:autoSpaceDN w:val="0"/>
              <w:adjustRightInd w:val="0"/>
              <w:rPr>
                <w:b/>
              </w:rPr>
            </w:pPr>
            <w:r w:rsidRPr="00EC1D14">
              <w:rPr>
                <w:b/>
              </w:rPr>
              <w:t>Was the abdomen protected from X-rays by lead shielding?</w:t>
            </w:r>
          </w:p>
          <w:p w:rsidR="00EC1D14" w:rsidRPr="00EC1D14" w:rsidRDefault="00EC1D14" w:rsidP="00EC1D14">
            <w:pPr>
              <w:rPr>
                <w:rFonts w:ascii="Tahoma" w:hAnsi="Tahoma" w:cs="Tahoma"/>
                <w:sz w:val="20"/>
                <w:szCs w:val="20"/>
              </w:rPr>
            </w:pPr>
          </w:p>
        </w:tc>
      </w:tr>
      <w:tr w:rsidR="00843809" w:rsidTr="00843809">
        <w:tc>
          <w:tcPr>
            <w:tcW w:w="2093" w:type="dxa"/>
          </w:tcPr>
          <w:p w:rsidR="00843809" w:rsidRPr="00543509" w:rsidRDefault="00EC1D14" w:rsidP="00EC1D14">
            <w:pPr>
              <w:autoSpaceDE w:val="0"/>
              <w:autoSpaceDN w:val="0"/>
              <w:adjustRightInd w:val="0"/>
              <w:rPr>
                <w:b/>
              </w:rPr>
            </w:pPr>
            <w:r w:rsidRPr="00543509">
              <w:rPr>
                <w:b/>
              </w:rPr>
              <w:lastRenderedPageBreak/>
              <w:t>Any examination of the child during the first year of life</w:t>
            </w:r>
          </w:p>
        </w:tc>
        <w:tc>
          <w:tcPr>
            <w:tcW w:w="2977" w:type="dxa"/>
          </w:tcPr>
          <w:p w:rsidR="00843809" w:rsidRDefault="00EC1D14" w:rsidP="00EC1D14">
            <w:pPr>
              <w:autoSpaceDE w:val="0"/>
              <w:autoSpaceDN w:val="0"/>
              <w:adjustRightInd w:val="0"/>
            </w:pPr>
            <w:r w:rsidRPr="00EC1D14">
              <w:t>Was the infant subjected to any X ray or nuclear medicine during the birth hospitalization and/or during the first year of life?</w:t>
            </w:r>
          </w:p>
        </w:tc>
        <w:tc>
          <w:tcPr>
            <w:tcW w:w="3574" w:type="dxa"/>
          </w:tcPr>
          <w:p w:rsidR="00843809" w:rsidRPr="00EC1D14" w:rsidRDefault="00EC1D14" w:rsidP="00EC1D14">
            <w:pPr>
              <w:autoSpaceDE w:val="0"/>
              <w:autoSpaceDN w:val="0"/>
              <w:adjustRightInd w:val="0"/>
              <w:spacing w:before="120" w:after="120"/>
            </w:pPr>
            <w:r w:rsidRPr="00EC1D14">
              <w:rPr>
                <w:b/>
              </w:rPr>
              <w:t>Body parts that were imaged</w:t>
            </w:r>
            <w:r w:rsidRPr="00EC1D14">
              <w:t>: head &amp; neck, thorax, abdomen, extremities, whole body</w:t>
            </w:r>
          </w:p>
          <w:p w:rsidR="00EC1D14" w:rsidRPr="00EC1D14" w:rsidRDefault="00EC1D14" w:rsidP="00EC1D14">
            <w:pPr>
              <w:autoSpaceDE w:val="0"/>
              <w:autoSpaceDN w:val="0"/>
              <w:adjustRightInd w:val="0"/>
              <w:spacing w:before="120" w:after="120"/>
            </w:pPr>
            <w:r w:rsidRPr="00EC1D14">
              <w:rPr>
                <w:b/>
              </w:rPr>
              <w:t>Type of exam</w:t>
            </w:r>
            <w:r w:rsidRPr="00EC1D14">
              <w:t xml:space="preserve"> (x-ray, CT, MRI, Nuclear medicine)</w:t>
            </w:r>
          </w:p>
          <w:p w:rsidR="00EC1D14" w:rsidRPr="00EC1D14" w:rsidRDefault="00EC1D14" w:rsidP="00EC1D14">
            <w:pPr>
              <w:autoSpaceDE w:val="0"/>
              <w:autoSpaceDN w:val="0"/>
              <w:adjustRightInd w:val="0"/>
              <w:spacing w:before="120" w:after="120"/>
              <w:rPr>
                <w:b/>
              </w:rPr>
            </w:pPr>
            <w:r w:rsidRPr="00EC1D14">
              <w:rPr>
                <w:b/>
              </w:rPr>
              <w:t>Number of exams</w:t>
            </w:r>
          </w:p>
        </w:tc>
      </w:tr>
    </w:tbl>
    <w:p w:rsidR="00E37516" w:rsidRDefault="00E37516" w:rsidP="00E37516">
      <w:pPr>
        <w:jc w:val="both"/>
      </w:pPr>
    </w:p>
    <w:p w:rsidR="00870234" w:rsidRDefault="00870234" w:rsidP="00E37516">
      <w:pPr>
        <w:jc w:val="both"/>
      </w:pPr>
      <w:r>
        <w:t>Notes regarding the cleaning of this database:</w:t>
      </w:r>
    </w:p>
    <w:p w:rsidR="00870234" w:rsidRDefault="00870234" w:rsidP="00E37516">
      <w:pPr>
        <w:pStyle w:val="Prrafodelista"/>
        <w:numPr>
          <w:ilvl w:val="0"/>
          <w:numId w:val="10"/>
        </w:numPr>
        <w:jc w:val="both"/>
      </w:pPr>
      <w:r w:rsidRPr="00543509">
        <w:rPr>
          <w:b/>
        </w:rPr>
        <w:t>CT scan</w:t>
      </w:r>
      <w:r>
        <w:t xml:space="preserve">: </w:t>
      </w:r>
      <w:r w:rsidR="00543509">
        <w:t xml:space="preserve">There were </w:t>
      </w:r>
      <w:r w:rsidR="005076C0">
        <w:t xml:space="preserve">reported 28 </w:t>
      </w:r>
      <w:r w:rsidR="00543509">
        <w:t xml:space="preserve">head CT </w:t>
      </w:r>
      <w:r w:rsidR="005076C0">
        <w:t>with reason “</w:t>
      </w:r>
      <w:r w:rsidR="00543509">
        <w:t>appendicitis</w:t>
      </w:r>
      <w:r w:rsidR="005076C0">
        <w:t>”</w:t>
      </w:r>
      <w:r w:rsidR="00543509">
        <w:t xml:space="preserve">. In such cases, </w:t>
      </w:r>
      <w:r>
        <w:t xml:space="preserve">we changed the body part to </w:t>
      </w:r>
      <w:r w:rsidR="00543509">
        <w:t xml:space="preserve">the </w:t>
      </w:r>
      <w:r>
        <w:t xml:space="preserve">abdomen. </w:t>
      </w:r>
    </w:p>
    <w:p w:rsidR="00870234" w:rsidRDefault="00870234" w:rsidP="00E37516">
      <w:pPr>
        <w:jc w:val="both"/>
      </w:pPr>
    </w:p>
    <w:p w:rsidR="00543509" w:rsidRDefault="00543509" w:rsidP="00543509">
      <w:pPr>
        <w:pStyle w:val="Ttulo2"/>
        <w:rPr>
          <w:b w:val="0"/>
          <w:bCs w:val="0"/>
          <w:color w:val="auto"/>
        </w:rPr>
        <w:sectPr w:rsidR="00543509" w:rsidSect="00561431">
          <w:pgSz w:w="11906" w:h="16838"/>
          <w:pgMar w:top="1417" w:right="1701" w:bottom="1417" w:left="1701" w:header="708" w:footer="708" w:gutter="0"/>
          <w:cols w:space="708"/>
          <w:docGrid w:linePitch="360"/>
        </w:sectPr>
      </w:pPr>
    </w:p>
    <w:p w:rsidR="00543509" w:rsidRPr="00E1557D" w:rsidRDefault="00543509" w:rsidP="00E1557D">
      <w:pPr>
        <w:pStyle w:val="Ttulo2"/>
        <w:rPr>
          <w:color w:val="auto"/>
        </w:rPr>
      </w:pPr>
      <w:r w:rsidRPr="00E1557D">
        <w:rPr>
          <w:color w:val="auto"/>
        </w:rPr>
        <w:lastRenderedPageBreak/>
        <w:t>Table S</w:t>
      </w:r>
      <w:r w:rsidR="00277A98" w:rsidRPr="00E1557D">
        <w:rPr>
          <w:color w:val="auto"/>
        </w:rPr>
        <w:t>3</w:t>
      </w:r>
      <w:r w:rsidRPr="00E1557D">
        <w:rPr>
          <w:color w:val="auto"/>
        </w:rPr>
        <w:t>.2 List of publication retrieved with the literature review</w:t>
      </w:r>
    </w:p>
    <w:tbl>
      <w:tblPr>
        <w:tblW w:w="14100" w:type="dxa"/>
        <w:tblInd w:w="60" w:type="dxa"/>
        <w:tblCellMar>
          <w:left w:w="70" w:type="dxa"/>
          <w:right w:w="70" w:type="dxa"/>
        </w:tblCellMar>
        <w:tblLook w:val="04A0"/>
      </w:tblPr>
      <w:tblGrid>
        <w:gridCol w:w="1348"/>
        <w:gridCol w:w="1661"/>
        <w:gridCol w:w="1254"/>
        <w:gridCol w:w="1384"/>
        <w:gridCol w:w="1372"/>
        <w:gridCol w:w="1189"/>
        <w:gridCol w:w="1310"/>
        <w:gridCol w:w="1359"/>
        <w:gridCol w:w="2174"/>
        <w:gridCol w:w="1049"/>
      </w:tblGrid>
      <w:tr w:rsidR="00543509" w:rsidRPr="005076C0" w:rsidTr="001007F8">
        <w:trPr>
          <w:trHeight w:val="780"/>
        </w:trPr>
        <w:tc>
          <w:tcPr>
            <w:tcW w:w="1348"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b/>
                <w:bCs/>
                <w:color w:val="000000"/>
                <w:sz w:val="18"/>
                <w:szCs w:val="18"/>
                <w:lang w:eastAsia="es-ES"/>
              </w:rPr>
            </w:pPr>
            <w:r w:rsidRPr="005076C0">
              <w:rPr>
                <w:rFonts w:ascii="Calibri" w:eastAsia="Times New Roman" w:hAnsi="Calibri" w:cs="Calibri"/>
                <w:b/>
                <w:bCs/>
                <w:color w:val="000000"/>
                <w:sz w:val="18"/>
                <w:szCs w:val="18"/>
                <w:lang w:eastAsia="es-ES"/>
              </w:rPr>
              <w:t>Ref</w:t>
            </w:r>
          </w:p>
        </w:tc>
        <w:tc>
          <w:tcPr>
            <w:tcW w:w="1661"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b/>
                <w:bCs/>
                <w:color w:val="000000"/>
                <w:sz w:val="18"/>
                <w:szCs w:val="18"/>
                <w:lang w:eastAsia="es-ES"/>
              </w:rPr>
            </w:pPr>
            <w:r w:rsidRPr="005076C0">
              <w:rPr>
                <w:rFonts w:ascii="Calibri" w:eastAsia="Times New Roman" w:hAnsi="Calibri" w:cs="Calibri"/>
                <w:b/>
                <w:bCs/>
                <w:color w:val="000000"/>
                <w:sz w:val="18"/>
                <w:szCs w:val="18"/>
                <w:lang w:eastAsia="es-ES"/>
              </w:rPr>
              <w:t>Country</w:t>
            </w:r>
          </w:p>
        </w:tc>
        <w:tc>
          <w:tcPr>
            <w:tcW w:w="1254" w:type="dxa"/>
            <w:tcBorders>
              <w:top w:val="nil"/>
              <w:left w:val="nil"/>
              <w:bottom w:val="single" w:sz="4" w:space="0" w:color="auto"/>
              <w:right w:val="nil"/>
            </w:tcBorders>
            <w:shd w:val="clear" w:color="auto" w:fill="auto"/>
            <w:vAlign w:val="center"/>
            <w:hideMark/>
          </w:tcPr>
          <w:p w:rsidR="00543509" w:rsidRPr="005076C0" w:rsidRDefault="005076C0" w:rsidP="00543509">
            <w:pPr>
              <w:spacing w:after="0" w:line="240" w:lineRule="auto"/>
              <w:jc w:val="center"/>
              <w:rPr>
                <w:rFonts w:ascii="Calibri" w:eastAsia="Times New Roman" w:hAnsi="Calibri" w:cs="Calibri"/>
                <w:b/>
                <w:bCs/>
                <w:color w:val="000000"/>
                <w:sz w:val="18"/>
                <w:szCs w:val="18"/>
                <w:lang w:eastAsia="es-ES"/>
              </w:rPr>
            </w:pPr>
            <w:r>
              <w:rPr>
                <w:rFonts w:ascii="Calibri" w:eastAsia="Times New Roman" w:hAnsi="Calibri" w:cs="Calibri"/>
                <w:b/>
                <w:bCs/>
                <w:color w:val="000000"/>
                <w:sz w:val="18"/>
                <w:szCs w:val="18"/>
                <w:lang w:eastAsia="es-ES"/>
              </w:rPr>
              <w:t>Exam</w:t>
            </w:r>
          </w:p>
        </w:tc>
        <w:tc>
          <w:tcPr>
            <w:tcW w:w="1384" w:type="dxa"/>
            <w:tcBorders>
              <w:top w:val="nil"/>
              <w:left w:val="nil"/>
              <w:bottom w:val="single" w:sz="4" w:space="0" w:color="auto"/>
              <w:right w:val="nil"/>
            </w:tcBorders>
            <w:shd w:val="clear" w:color="auto" w:fill="auto"/>
            <w:vAlign w:val="center"/>
            <w:hideMark/>
          </w:tcPr>
          <w:p w:rsidR="00543509" w:rsidRPr="005076C0" w:rsidRDefault="005076C0" w:rsidP="00543509">
            <w:pPr>
              <w:spacing w:after="0" w:line="240" w:lineRule="auto"/>
              <w:jc w:val="center"/>
              <w:rPr>
                <w:rFonts w:ascii="Calibri" w:eastAsia="Times New Roman" w:hAnsi="Calibri" w:cs="Calibri"/>
                <w:b/>
                <w:bCs/>
                <w:color w:val="000000"/>
                <w:sz w:val="18"/>
                <w:szCs w:val="18"/>
                <w:lang w:eastAsia="es-ES"/>
              </w:rPr>
            </w:pPr>
            <w:r>
              <w:rPr>
                <w:rFonts w:ascii="Calibri" w:eastAsia="Times New Roman" w:hAnsi="Calibri" w:cs="Calibri"/>
                <w:b/>
                <w:bCs/>
                <w:color w:val="000000"/>
                <w:sz w:val="18"/>
                <w:szCs w:val="18"/>
                <w:lang w:eastAsia="es-ES"/>
              </w:rPr>
              <w:t>Body part</w:t>
            </w:r>
            <w:r w:rsidR="00A205FE">
              <w:rPr>
                <w:rFonts w:ascii="Calibri" w:eastAsia="Times New Roman" w:hAnsi="Calibri" w:cs="Calibri"/>
                <w:b/>
                <w:bCs/>
                <w:color w:val="000000"/>
                <w:sz w:val="18"/>
                <w:szCs w:val="18"/>
                <w:lang w:eastAsia="es-ES"/>
              </w:rPr>
              <w:t xml:space="preserve"> #</w:t>
            </w:r>
          </w:p>
        </w:tc>
        <w:tc>
          <w:tcPr>
            <w:tcW w:w="1372"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b/>
                <w:bCs/>
                <w:color w:val="000000"/>
                <w:sz w:val="18"/>
                <w:szCs w:val="18"/>
                <w:lang w:eastAsia="es-ES"/>
              </w:rPr>
            </w:pPr>
            <w:r w:rsidRPr="005076C0">
              <w:rPr>
                <w:rFonts w:ascii="Calibri" w:eastAsia="Times New Roman" w:hAnsi="Calibri" w:cs="Calibri"/>
                <w:b/>
                <w:bCs/>
                <w:color w:val="000000"/>
                <w:sz w:val="18"/>
                <w:szCs w:val="18"/>
                <w:lang w:eastAsia="es-ES"/>
              </w:rPr>
              <w:t>Information extracted</w:t>
            </w:r>
          </w:p>
        </w:tc>
        <w:tc>
          <w:tcPr>
            <w:tcW w:w="1189"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b/>
                <w:bCs/>
                <w:color w:val="000000"/>
                <w:sz w:val="18"/>
                <w:szCs w:val="18"/>
                <w:lang w:eastAsia="es-ES"/>
              </w:rPr>
            </w:pPr>
            <w:r w:rsidRPr="005076C0">
              <w:rPr>
                <w:rFonts w:ascii="Calibri" w:eastAsia="Times New Roman" w:hAnsi="Calibri" w:cs="Calibri"/>
                <w:b/>
                <w:bCs/>
                <w:color w:val="000000"/>
                <w:sz w:val="18"/>
                <w:szCs w:val="18"/>
                <w:lang w:eastAsia="es-ES"/>
              </w:rPr>
              <w:t>Number of rows(*) extracted</w:t>
            </w:r>
          </w:p>
        </w:tc>
        <w:tc>
          <w:tcPr>
            <w:tcW w:w="1310" w:type="dxa"/>
            <w:tcBorders>
              <w:top w:val="nil"/>
              <w:left w:val="nil"/>
              <w:bottom w:val="single" w:sz="4" w:space="0" w:color="auto"/>
              <w:right w:val="nil"/>
            </w:tcBorders>
            <w:shd w:val="clear" w:color="auto" w:fill="auto"/>
            <w:vAlign w:val="center"/>
            <w:hideMark/>
          </w:tcPr>
          <w:p w:rsidR="00543509" w:rsidRPr="005076C0" w:rsidRDefault="005076C0" w:rsidP="00543509">
            <w:pPr>
              <w:spacing w:after="0" w:line="240" w:lineRule="auto"/>
              <w:jc w:val="center"/>
              <w:rPr>
                <w:rFonts w:ascii="Calibri" w:eastAsia="Times New Roman" w:hAnsi="Calibri" w:cs="Calibri"/>
                <w:b/>
                <w:bCs/>
                <w:color w:val="000000"/>
                <w:sz w:val="18"/>
                <w:szCs w:val="18"/>
                <w:lang w:eastAsia="es-ES"/>
              </w:rPr>
            </w:pPr>
            <w:r>
              <w:rPr>
                <w:rFonts w:ascii="Calibri" w:eastAsia="Times New Roman" w:hAnsi="Calibri" w:cs="Calibri"/>
                <w:b/>
                <w:bCs/>
                <w:color w:val="000000"/>
                <w:sz w:val="18"/>
                <w:szCs w:val="18"/>
                <w:lang w:eastAsia="es-ES"/>
              </w:rPr>
              <w:t>Age covered</w:t>
            </w:r>
          </w:p>
        </w:tc>
        <w:tc>
          <w:tcPr>
            <w:tcW w:w="1359" w:type="dxa"/>
            <w:tcBorders>
              <w:top w:val="nil"/>
              <w:left w:val="nil"/>
              <w:bottom w:val="single" w:sz="4" w:space="0" w:color="auto"/>
              <w:right w:val="nil"/>
            </w:tcBorders>
            <w:shd w:val="clear" w:color="auto" w:fill="auto"/>
            <w:vAlign w:val="center"/>
            <w:hideMark/>
          </w:tcPr>
          <w:p w:rsidR="00543509" w:rsidRPr="005076C0" w:rsidRDefault="005076C0" w:rsidP="00543509">
            <w:pPr>
              <w:spacing w:after="0" w:line="240" w:lineRule="auto"/>
              <w:jc w:val="center"/>
              <w:rPr>
                <w:rFonts w:ascii="Calibri" w:eastAsia="Times New Roman" w:hAnsi="Calibri" w:cs="Calibri"/>
                <w:b/>
                <w:bCs/>
                <w:color w:val="000000"/>
                <w:sz w:val="18"/>
                <w:szCs w:val="18"/>
                <w:lang w:eastAsia="es-ES"/>
              </w:rPr>
            </w:pPr>
            <w:r>
              <w:rPr>
                <w:rFonts w:ascii="Calibri" w:eastAsia="Times New Roman" w:hAnsi="Calibri" w:cs="Calibri"/>
                <w:b/>
                <w:bCs/>
                <w:color w:val="000000"/>
                <w:sz w:val="18"/>
                <w:szCs w:val="18"/>
                <w:lang w:eastAsia="es-ES"/>
              </w:rPr>
              <w:t>Period covered</w:t>
            </w:r>
          </w:p>
        </w:tc>
        <w:tc>
          <w:tcPr>
            <w:tcW w:w="2174"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b/>
                <w:bCs/>
                <w:color w:val="000000"/>
                <w:sz w:val="18"/>
                <w:szCs w:val="18"/>
                <w:lang w:eastAsia="es-ES"/>
              </w:rPr>
            </w:pPr>
            <w:r w:rsidRPr="005076C0">
              <w:rPr>
                <w:rFonts w:ascii="Calibri" w:eastAsia="Times New Roman" w:hAnsi="Calibri" w:cs="Calibri"/>
                <w:b/>
                <w:bCs/>
                <w:color w:val="000000"/>
                <w:sz w:val="18"/>
                <w:szCs w:val="18"/>
                <w:lang w:eastAsia="es-ES"/>
              </w:rPr>
              <w:t>Study type</w:t>
            </w:r>
          </w:p>
        </w:tc>
        <w:tc>
          <w:tcPr>
            <w:tcW w:w="1049" w:type="dxa"/>
            <w:tcBorders>
              <w:top w:val="nil"/>
              <w:left w:val="nil"/>
              <w:bottom w:val="single" w:sz="4" w:space="0" w:color="auto"/>
              <w:right w:val="nil"/>
            </w:tcBorders>
            <w:shd w:val="clear" w:color="auto" w:fill="auto"/>
            <w:vAlign w:val="center"/>
            <w:hideMark/>
          </w:tcPr>
          <w:p w:rsidR="00543509" w:rsidRDefault="005076C0" w:rsidP="00543509">
            <w:pPr>
              <w:spacing w:after="0" w:line="240" w:lineRule="auto"/>
              <w:jc w:val="center"/>
              <w:rPr>
                <w:rFonts w:ascii="Calibri" w:eastAsia="Times New Roman" w:hAnsi="Calibri" w:cs="Calibri"/>
                <w:b/>
                <w:bCs/>
                <w:color w:val="000000"/>
                <w:sz w:val="18"/>
                <w:szCs w:val="18"/>
                <w:lang w:eastAsia="es-ES"/>
              </w:rPr>
            </w:pPr>
            <w:r>
              <w:rPr>
                <w:rFonts w:ascii="Calibri" w:eastAsia="Times New Roman" w:hAnsi="Calibri" w:cs="Calibri"/>
                <w:b/>
                <w:bCs/>
                <w:color w:val="000000"/>
                <w:sz w:val="18"/>
                <w:szCs w:val="18"/>
                <w:lang w:eastAsia="es-ES"/>
              </w:rPr>
              <w:t xml:space="preserve">Relevance </w:t>
            </w:r>
            <w:r w:rsidR="00543509" w:rsidRPr="005076C0">
              <w:rPr>
                <w:rFonts w:ascii="Calibri" w:eastAsia="Times New Roman" w:hAnsi="Calibri" w:cs="Calibri"/>
                <w:b/>
                <w:bCs/>
                <w:color w:val="000000"/>
                <w:sz w:val="18"/>
                <w:szCs w:val="18"/>
                <w:lang w:eastAsia="es-ES"/>
              </w:rPr>
              <w:t>score</w:t>
            </w:r>
          </w:p>
          <w:p w:rsidR="00A205FE" w:rsidRPr="005076C0" w:rsidRDefault="00A205FE" w:rsidP="00543509">
            <w:pPr>
              <w:spacing w:after="0" w:line="240" w:lineRule="auto"/>
              <w:jc w:val="center"/>
              <w:rPr>
                <w:rFonts w:ascii="Calibri" w:eastAsia="Times New Roman" w:hAnsi="Calibri" w:cs="Calibri"/>
                <w:b/>
                <w:bCs/>
                <w:color w:val="000000"/>
                <w:sz w:val="18"/>
                <w:szCs w:val="18"/>
                <w:lang w:eastAsia="es-ES"/>
              </w:rPr>
            </w:pPr>
            <w:r>
              <w:rPr>
                <w:rFonts w:ascii="Calibri" w:eastAsia="Times New Roman" w:hAnsi="Calibri" w:cs="Calibri"/>
                <w:b/>
                <w:bCs/>
                <w:color w:val="000000"/>
                <w:sz w:val="18"/>
                <w:szCs w:val="18"/>
                <w:lang w:eastAsia="es-ES"/>
              </w:rPr>
              <w:t>$</w:t>
            </w:r>
          </w:p>
        </w:tc>
      </w:tr>
      <w:tr w:rsidR="00543509" w:rsidRPr="005076C0" w:rsidTr="001007F8">
        <w:trPr>
          <w:trHeight w:val="520"/>
        </w:trPr>
        <w:tc>
          <w:tcPr>
            <w:tcW w:w="1348" w:type="dxa"/>
            <w:tcBorders>
              <w:top w:val="nil"/>
              <w:left w:val="nil"/>
              <w:bottom w:val="nil"/>
              <w:right w:val="nil"/>
            </w:tcBorders>
            <w:shd w:val="clear" w:color="auto" w:fill="auto"/>
            <w:vAlign w:val="center"/>
            <w:hideMark/>
          </w:tcPr>
          <w:p w:rsidR="00543509" w:rsidRPr="005076C0" w:rsidRDefault="00543509" w:rsidP="00ED0FA0">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ontana 2019</w:t>
            </w:r>
            <w:r w:rsidR="004B7AC3" w:rsidRPr="005076C0">
              <w:rPr>
                <w:rFonts w:ascii="Calibri" w:eastAsia="Times New Roman" w:hAnsi="Calibri" w:cs="Calibri"/>
                <w:color w:val="000000"/>
                <w:sz w:val="18"/>
                <w:szCs w:val="18"/>
                <w:lang w:eastAsia="es-ES"/>
              </w:rPr>
              <w:t xml:space="preserve"> </w:t>
            </w:r>
            <w:r w:rsidR="009A49FF">
              <w:rPr>
                <w:rFonts w:ascii="Calibri" w:eastAsia="Times New Roman" w:hAnsi="Calibri" w:cs="Calibri"/>
                <w:color w:val="000000"/>
                <w:sz w:val="18"/>
                <w:szCs w:val="18"/>
                <w:lang w:eastAsia="es-ES"/>
              </w:rPr>
              <w:fldChar w:fldCharType="begin"/>
            </w:r>
            <w:r w:rsidR="00ED0FA0">
              <w:rPr>
                <w:rFonts w:ascii="Calibri" w:eastAsia="Times New Roman" w:hAnsi="Calibri" w:cs="Calibri"/>
                <w:color w:val="000000"/>
                <w:sz w:val="18"/>
                <w:szCs w:val="18"/>
                <w:lang w:eastAsia="es-ES"/>
              </w:rPr>
              <w:instrText xml:space="preserve"> ADDIN ZOTERO_ITEM CSL_CITATION {"citationID":"CojbjQtQ","properties":{"formattedCitation":"(1)","plainCitation":"(1)","noteIndex":0},"citationItems":[{"id":7475,"uris":["http://zotero.org/users/2552500/items/UMG4YYKB"],"uri":["http://zotero.org/users/2552500/items/UMG4YYKB"],"itemData":{"id":7475,"type":"article-journal","abstract":"The purpose of this study is to support retrospective dose estimation for epidemiological studies by providing estimates of historical absorbed organ doses to the brain, lens of the eye, salivary glands, and thyroid from intraoral dental radiographic examinations performed from 1940 to 2009. We simulated organ doses to an adult over 10 y time periods from 1940 to 2009, based on commonly used sets of x-ray machine settings collected from the literature. Simulations to estimate organ dose were performed using personal computer x-ray Monte Carlo software. Overall, organ doses were less than 1 mGy for a single intraoral radiograph for all decades. From 1940 to 2009, doses to the brain, eye lens, salivary glands, and thyroid decreased by 86, 96, 95, and 89%, respectively. Of these four organs, the salivary glands received the highest doses, with values decreasing from about 0.23 mGy in the 1940s to 0.025 mGy in the 2000s for a single intraoral radiograph. Based on simulations using collected historical data on x-ray technical parameters, improvements in technology and optimization of the technical settings used to perform intraoral dental radiography have resulted in a decrease in absorbed dose to the brain, eye lens, salivary glands, and thyroid over the period from 1940 to 2009.","container-title":"Health Physics","DOI":"10.1097/HP.0000000000001138","ISSN":"1538-5159","journalAbbreviation":"Health Phys","language":"eng","note":"PMID: 31634260","source":"PubMed","title":"Trends in Estimated Thyroid, Salivary Gland, Brain, and Eye Lens Doses From Intraoral Dental Radiography Over Seven Decades (1940 to 2009)","author":[{"family":"Fontana","given":"R. C."},{"family":"Pasqual","given":"E."},{"family":"Miller","given":"D. L."},{"family":"Simon","given":"S. L."},{"family":"Cardis","given":"E."},{"family":"Thierry-Chef","given":"I."}],"issued":{"date-parts":[["2019",10,18]]}}}],"schema":"https://github.com/citation-style-language/schema/raw/master/csl-citation.json"} </w:instrText>
            </w:r>
            <w:r w:rsidR="009A49FF">
              <w:rPr>
                <w:rFonts w:ascii="Calibri" w:eastAsia="Times New Roman" w:hAnsi="Calibri" w:cs="Calibri"/>
                <w:color w:val="000000"/>
                <w:sz w:val="18"/>
                <w:szCs w:val="18"/>
                <w:lang w:eastAsia="es-ES"/>
              </w:rPr>
              <w:fldChar w:fldCharType="separate"/>
            </w:r>
            <w:r w:rsidR="00ED0FA0" w:rsidRPr="00ED0FA0">
              <w:rPr>
                <w:rFonts w:ascii="Calibri" w:hAnsi="Calibri" w:cs="Calibri"/>
                <w:sz w:val="18"/>
              </w:rPr>
              <w:t>(1)</w:t>
            </w:r>
            <w:r w:rsidR="009A49FF">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L</w:t>
            </w:r>
            <w:r w:rsidR="00543509" w:rsidRPr="005076C0">
              <w:rPr>
                <w:rFonts w:ascii="Calibri" w:eastAsia="Times New Roman" w:hAnsi="Calibri" w:cs="Calibri"/>
                <w:color w:val="000000"/>
                <w:sz w:val="18"/>
                <w:szCs w:val="18"/>
                <w:lang w:eastAsia="es-ES"/>
              </w:rPr>
              <w:t>evel I countrie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Dental, Full mouth</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6</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dult</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80-1989, 1990-1999, 2000-2010</w:t>
            </w:r>
          </w:p>
        </w:tc>
        <w:tc>
          <w:tcPr>
            <w:tcW w:w="2174" w:type="dxa"/>
            <w:tcBorders>
              <w:top w:val="nil"/>
              <w:left w:val="nil"/>
              <w:bottom w:val="nil"/>
              <w:right w:val="nil"/>
            </w:tcBorders>
            <w:shd w:val="clear" w:color="auto" w:fill="auto"/>
            <w:vAlign w:val="center"/>
            <w:hideMark/>
          </w:tcPr>
          <w:p w:rsidR="00543509" w:rsidRPr="005076C0" w:rsidRDefault="00E14127" w:rsidP="00E14127">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Estimation of organ doses from collection of technical parameters in a literature review</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Gogos</w:t>
            </w:r>
            <w:proofErr w:type="spellEnd"/>
            <w:r w:rsidRPr="005076C0">
              <w:rPr>
                <w:rFonts w:ascii="Calibri" w:eastAsia="Times New Roman" w:hAnsi="Calibri" w:cs="Calibri"/>
                <w:color w:val="000000"/>
                <w:sz w:val="18"/>
                <w:szCs w:val="18"/>
                <w:lang w:eastAsia="es-ES"/>
              </w:rPr>
              <w:t xml:space="preserve"> 2003</w:t>
            </w:r>
            <w:r w:rsidR="004B7AC3"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qKipwK9g","properties":{"formattedCitation":"(2)","plainCitation":"(2)","noteIndex":0},"citationItems":[{"id":1291,"uris":["http://zotero.org/users/2552500/items/EP4Y5QXR"],"uri":["http://zotero.org/users/2552500/items/EP4Y5QXR"],"itemData":{"id":1291,"type":"article-journal","abstract":"BACKGROUND: For paediatric radiology, diagnostic reference levels (DRLs) have been proposed by the National Radiological Protection Board and the European Commission, representing a baseline above which re-evaluation of the equipment and the techniques used is necessary.\nOBJECTIVE: To measure the entrance surface dose (ESD) in various paediatric radiological examinations carried out at a large paediatric hospital in Greece and compare them with the existing DRLs.\nMATERIALS AND METHODS: Measurements of ESD using thermoluminescent dosemeters were carried out in a sample of 168 paediatric patients who underwent various common radiological examinations (chest, skull, pelvis, lumbar spine, full spine). The patients were categorised according to age, and the mean ESD was calculated for each examination and age category. Additionally, the effective doses were estimated from measured ESD using appropriate conversion coefficients found in the literature.\nRESULTS: The mean ESD values were found to be well below the proposed DRLs for all the examinations studied except for the chest, owing to the low tube potential used and tube filtration.\nCONCLUSIONS: Even in examinations that did not exceed the DRL, patient protection can be optimised further by appropriate collimation of field size to that necessary for diagnosis.","container-title":"Pediatric Radiology","DOI":"10.1007/s00247-002-0861-x","ISSN":"0301-0449","issue":"4","journalAbbreviation":"Pediatr Radiol","language":"eng","note":"PMID: 12709751","page":"236-240","source":"PubMed","title":"Radiation dose considerations in common paediatric X-ray examinations","volume":"33","author":[{"family":"Gogos","given":"Konstantinos A."},{"family":"Yakoumakis","given":"Emmanuel N."},{"family":"Tsalafoutas","given":"Ioannis A."},{"family":"Makri","given":"Triantafillia K."}],"issued":{"date-parts":[["2003",4]]}}}],"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4B7AC3" w:rsidRPr="005076C0">
              <w:rPr>
                <w:rFonts w:ascii="Calibri" w:hAnsi="Calibri" w:cs="Calibri"/>
                <w:sz w:val="18"/>
              </w:rPr>
              <w:t>(2)</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Greece</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Skull , </w:t>
            </w:r>
            <w:r w:rsidR="00543509" w:rsidRPr="005076C0">
              <w:rPr>
                <w:rFonts w:ascii="Calibri" w:eastAsia="Times New Roman" w:hAnsi="Calibri" w:cs="Calibri"/>
                <w:color w:val="000000"/>
                <w:sz w:val="18"/>
                <w:szCs w:val="18"/>
                <w:lang w:eastAsia="es-ES"/>
              </w:rPr>
              <w:t>F</w:t>
            </w:r>
            <w:r w:rsidRPr="005076C0">
              <w:rPr>
                <w:rFonts w:ascii="Calibri" w:eastAsia="Times New Roman" w:hAnsi="Calibri" w:cs="Calibri"/>
                <w:color w:val="000000"/>
                <w:sz w:val="18"/>
                <w:szCs w:val="18"/>
                <w:lang w:eastAsia="es-ES"/>
              </w:rPr>
              <w:t xml:space="preserve">ull </w:t>
            </w:r>
            <w:r w:rsidR="00543509" w:rsidRPr="005076C0">
              <w:rPr>
                <w:rFonts w:ascii="Calibri" w:eastAsia="Times New Roman" w:hAnsi="Calibri" w:cs="Calibri"/>
                <w:color w:val="000000"/>
                <w:sz w:val="18"/>
                <w:szCs w:val="18"/>
                <w:lang w:eastAsia="es-ES"/>
              </w:rPr>
              <w:t>spine</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9</w:t>
            </w:r>
          </w:p>
        </w:tc>
        <w:tc>
          <w:tcPr>
            <w:tcW w:w="1310"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 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277A98"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 xml:space="preserve">Measurement of Entrance Surface Dose </w:t>
            </w:r>
            <w:r w:rsidR="00455162">
              <w:rPr>
                <w:rFonts w:ascii="Calibri" w:eastAsia="Times New Roman" w:hAnsi="Calibri" w:cs="Calibri"/>
                <w:color w:val="000000"/>
                <w:sz w:val="18"/>
                <w:szCs w:val="18"/>
                <w:lang w:eastAsia="es-ES"/>
              </w:rPr>
              <w:t xml:space="preserve">and collection of parameters </w:t>
            </w:r>
            <w:r>
              <w:rPr>
                <w:rFonts w:ascii="Calibri" w:eastAsia="Times New Roman" w:hAnsi="Calibri" w:cs="Calibri"/>
                <w:color w:val="000000"/>
                <w:sz w:val="18"/>
                <w:szCs w:val="18"/>
                <w:lang w:eastAsia="es-ES"/>
              </w:rPr>
              <w:t>in a large pediatric hospita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3</w:t>
            </w:r>
          </w:p>
        </w:tc>
      </w:tr>
      <w:tr w:rsidR="00543509" w:rsidRPr="005076C0" w:rsidTr="001007F8">
        <w:trPr>
          <w:trHeight w:val="630"/>
        </w:trPr>
        <w:tc>
          <w:tcPr>
            <w:tcW w:w="1348"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Ruiz 1991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zfayq6yr","properties":{"formattedCitation":"(3)","plainCitation":"(3)","noteIndex":0},"citationItems":[{"id":1296,"uris":["http://zotero.org/users/2552500/items/W32A7UDR"],"uri":["http://zotero.org/users/2552500/items/W32A7UDR"],"itemData":{"id":1296,"type":"article-journal","abstract":"Radiation doses to patients were measured in four X-ray rooms specifically devoted to paediatric radiology, from two hospitals. The study was performed for the most frequent simple examinations, namely abdomen, hip and pelvis, skull, spine and chest. Patients were classed into four different age groups: 0.1-1 year, greater than 1-5 years, greater than 5-10 years and greater than 10-14 years. Operating X-ray generator parameters and entrance surface doses were recorded for all groups. Representative values were obtained for standard working conditions prior to any correcting action being taken. Dose values are reported, and some of the differences between the results found in the rooms for each examination are discussed. Without attempting to relate adult and paediatric radiology, the entrance surface doses measured and the provisionally recommended CEC values for similar examinations in adult patients are compared.","container-title":"The British Journal of Radiology","DOI":"10.1259/0007-1285-64-766-929","ISSN":"0007-1285","issue":"766","journalAbbreviation":"Br J Radiol","language":"eng","note":"PMID: 1954535","page":"929-933","source":"PubMed","title":"Measurement of radiation doses in the most frequent simple examinations in paediatric radiology and its dependence on patient age","volume":"64","author":[{"family":"Ruiz","given":"M. J."},{"family":"González","given":"L."},{"family":"Vañó","given":"E."},{"family":"Martínez","given":"A."}],"issued":{"date-parts":[["1991",10]]}}}],"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Pr="005076C0">
              <w:rPr>
                <w:rFonts w:ascii="Calibri" w:hAnsi="Calibri" w:cs="Calibri"/>
                <w:sz w:val="18"/>
              </w:rPr>
              <w:t>(3)</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pain</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w:t>
            </w:r>
            <w:r w:rsidR="004B7AC3" w:rsidRPr="005076C0">
              <w:rPr>
                <w:rFonts w:ascii="Calibri" w:eastAsia="Times New Roman" w:hAnsi="Calibri" w:cs="Calibri"/>
                <w:color w:val="000000"/>
                <w:sz w:val="18"/>
                <w:szCs w:val="18"/>
                <w:lang w:eastAsia="es-ES"/>
              </w:rPr>
              <w:t xml:space="preserve">ull </w:t>
            </w:r>
            <w:r w:rsidRPr="005076C0">
              <w:rPr>
                <w:rFonts w:ascii="Calibri" w:eastAsia="Times New Roman" w:hAnsi="Calibri" w:cs="Calibri"/>
                <w:color w:val="000000"/>
                <w:sz w:val="18"/>
                <w:szCs w:val="18"/>
                <w:lang w:eastAsia="es-ES"/>
              </w:rPr>
              <w:t>spine</w:t>
            </w:r>
            <w:r w:rsidR="004B7AC3" w:rsidRPr="005076C0">
              <w:rPr>
                <w:rFonts w:ascii="Calibri" w:eastAsia="Times New Roman" w:hAnsi="Calibri" w:cs="Calibri"/>
                <w:color w:val="000000"/>
                <w:sz w:val="18"/>
                <w:szCs w:val="18"/>
                <w:lang w:eastAsia="es-ES"/>
              </w:rPr>
              <w:t>, 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80-1989</w:t>
            </w:r>
          </w:p>
        </w:tc>
        <w:tc>
          <w:tcPr>
            <w:tcW w:w="2174" w:type="dxa"/>
            <w:tcBorders>
              <w:top w:val="nil"/>
              <w:left w:val="nil"/>
              <w:bottom w:val="nil"/>
              <w:right w:val="nil"/>
            </w:tcBorders>
            <w:shd w:val="clear" w:color="auto" w:fill="auto"/>
            <w:vAlign w:val="center"/>
            <w:hideMark/>
          </w:tcPr>
          <w:p w:rsidR="00543509" w:rsidRPr="005076C0" w:rsidRDefault="00455162" w:rsidP="00455162">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Measurement of entrance surface dose and collection of parameters in an h</w:t>
            </w:r>
            <w:r w:rsidRPr="005076C0">
              <w:rPr>
                <w:rFonts w:ascii="Calibri" w:eastAsia="Times New Roman" w:hAnsi="Calibri" w:cs="Calibri"/>
                <w:color w:val="000000"/>
                <w:sz w:val="18"/>
                <w:szCs w:val="18"/>
                <w:lang w:eastAsia="es-ES"/>
              </w:rPr>
              <w:t>ospita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3</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Mazonakis</w:t>
            </w:r>
            <w:proofErr w:type="spellEnd"/>
            <w:r w:rsidRPr="005076C0">
              <w:rPr>
                <w:rFonts w:ascii="Calibri" w:eastAsia="Times New Roman" w:hAnsi="Calibri" w:cs="Calibri"/>
                <w:color w:val="000000"/>
                <w:sz w:val="18"/>
                <w:szCs w:val="18"/>
                <w:lang w:eastAsia="es-ES"/>
              </w:rPr>
              <w:t xml:space="preserve"> 2004</w:t>
            </w:r>
            <w:r w:rsidR="004B7AC3"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eePgjyrU","properties":{"formattedCitation":"(4)","plainCitation":"(4)","noteIndex":0},"citationItems":[{"id":1290,"uris":["http://zotero.org/users/2552500/items/GCJQQQEZ"],"uri":["http://zotero.org/users/2552500/items/GCJQQQEZ"],"itemData":{"id":1290,"type":"article-journal","abstract":"BACKGROUND: Limited data exist in the literature concerning the patient-effective dose from paediatric skull radiography. No information has been provided regarding organ doses, patient dose during PA skull projection, risk of cancer induction and dose to comforters, i.e. individuals supporting children during exposure.\nOBJECTIVE: To estimate patient-effective dose, organ doses, lifetime cancer mortality risk to children and radiation dose to comforters associated with skull radiography.\nMATERIALS AND METHODS: Data were collected from 136 paediatric examinations, including AP, PA and lateral skull radiographs. Entrance-surface dose (ESD) and dose to comforters were measured using thermoluminescent dosimeters. Patients were divided into the following age groups: 0.5-2, 3-7, 8-12 and 13-18 years. The patient-effective dose and corresponding organ doses were calculated using data from the NRPB and Monte Carlo techniques. The risk for fatal cancer induction was assessed using appropriate risk coefficients.\nRESULTS: For AP, PA and lateral skull radiography, effective dose ranges were 8.8-25.4, 8.2-27.3 and 8.4-22.7 microSv respectively, depending upon the age of the child. For each skull projection, the organs receiving doses above 10 microGy are presented. The number of fatal cancers was found to be less than or equal to 2 per 1 million children undergoing a skull radiograph. The mean radiation dose absorbed by the hands of comforters was 13.4 microGy.\nCONCLUSIONS: The current study provides detailed tabular and graphical data on ESD, effective dose, organ doses and lifetime cancer mortality risk to children associated with AP, PA and lateral skull projections at all patient ages.","container-title":"Pediatric Radiology","DOI":"10.1007/s00247-004-1220-x","ISSN":"0301-0449","issue":"8","journalAbbreviation":"Pediatr Radiol","language":"eng","note":"PMID: 15197513","page":"624-629","source":"PubMed","title":"Radiation dose and cancer risk to children undergoing skull radiography","volume":"34","author":[{"family":"Mazonakis","given":"Michael"},{"family":"Damilakis","given":"John"},{"family":"Raissaki","given":"Maria"},{"family":"Gourtsoyiannis","given":"Nicholas"}],"issued":{"date-parts":[["2004",8]]}}}],"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4B7AC3" w:rsidRPr="005076C0">
              <w:rPr>
                <w:rFonts w:ascii="Calibri" w:hAnsi="Calibri" w:cs="Calibri"/>
                <w:sz w:val="18"/>
              </w:rPr>
              <w:t>(4)</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rete</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 10</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455162"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Measurement of dose and collection of parameters</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3</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Martin 1994</w:t>
            </w:r>
            <w:r w:rsidR="004B7AC3"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5pP4GipT","properties":{"formattedCitation":"(5)","plainCitation":"(5)","noteIndex":0},"citationItems":[{"id":1293,"uris":["http://zotero.org/users/2552500/items/2ECIPZAJ"],"uri":["http://zotero.org/users/2552500/items/2ECIPZAJ"],"itemData":{"id":1293,"type":"article-journal","abstract":"Entrance doses and dose-area products have been measured for paediatric X-ray examinations in a dedicated paediatric department. Dose-area products for barium meal and micturating cystourethrogram examinations involving fluoroscopy were substantially less than results from other studies. A number of factors contribute to this, including a high gain image intensifier used without a grid, shorter screening times, smaller numbers of films, exclusive use of a 100 mm camera and careful collimation of the X-ray field. Entrance air kerma has been measured for pelvis, abdomen, chest and skull radiographs. The relationship between dosimetric quantities and an equivalent patient diameter derived from data on patient height and weight has been studied. The results show a linear relationship between the logarithm of entrance air kerma and equivalent patient diameter for radiographic examinations performed on a single X-ray unit. Application of exponential correction factors could allow entrance doses for radiographs of children of different ages to be compared with appropriate reference doses.","container-title":"The British Journal of Radiology","DOI":"10.1259/0007-1285-67-801-864","ISSN":"0007-1285","issue":"801","journalAbbreviation":"Br J Radiol","language":"eng","note":"PMID: 7953228","page":"864-871","source":"PubMed","title":"A study of the relationship between patient dose and size in paediatric radiology","volume":"67","author":[{"family":"Martin","given":"C. J."},{"family":"Farquhar","given":"B."},{"family":"Stockdale","given":"E."},{"family":"MacDonald","given":"S."}],"issued":{"date-parts":[["1994",9]]}}}],"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4B7AC3" w:rsidRPr="005076C0">
              <w:rPr>
                <w:rFonts w:ascii="Calibri" w:hAnsi="Calibri" w:cs="Calibri"/>
                <w:sz w:val="18"/>
              </w:rPr>
              <w:t>(5)</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K</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0</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 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455162" w:rsidP="00455162">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Measurement of entrance surface dose and dose-area product in an h</w:t>
            </w:r>
            <w:r w:rsidR="00543509" w:rsidRPr="005076C0">
              <w:rPr>
                <w:rFonts w:ascii="Calibri" w:eastAsia="Times New Roman" w:hAnsi="Calibri" w:cs="Calibri"/>
                <w:color w:val="000000"/>
                <w:sz w:val="18"/>
                <w:szCs w:val="18"/>
                <w:lang w:eastAsia="es-ES"/>
              </w:rPr>
              <w:t xml:space="preserve">ospital </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3</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McDonald</w:t>
            </w:r>
            <w:r w:rsidR="004B7AC3" w:rsidRPr="005076C0">
              <w:rPr>
                <w:rFonts w:ascii="Calibri" w:eastAsia="Times New Roman" w:hAnsi="Calibri" w:cs="Calibri"/>
                <w:color w:val="000000"/>
                <w:sz w:val="18"/>
                <w:szCs w:val="18"/>
                <w:lang w:eastAsia="es-ES"/>
              </w:rPr>
              <w:t xml:space="preserve"> 1996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vwrMJql0","properties":{"formattedCitation":"(6)","plainCitation":"(6)","noteIndex":0},"citationItems":[{"id":1294,"uris":["http://zotero.org/users/2552500/items/2SU2H7WK"],"uri":["http://zotero.org/users/2552500/items/2SU2H7WK"],"itemData":{"id":1294,"type":"article-journal","abstract":"The dose-area product (DAP) could provide a useful quantity for monitoring doses for paediatric radiography, because it is a sensitive parameter, which is simple to record. A study of DAP measurements has been carried out for single radiographic projections for paediatric patients and comparisons made with measurements of entrance dose. The technique has been used to investigate doses for examinations performed with and without a grid. There is a linear relationship between DAP and entrance dose, with a variation of +/- 20% for pelvis, abdomen, spine and skull radiographs, but data for chests are more scattered. Logarithm of the DAP is linearly related to an equivalent patient diameter and reference levels could be set in terms of DAP either by patient age range or size. Effective doses determined from DAPs were 0.1-0.3 mSv for abdomen, pelvis and spine anteroposterior radiographs for 5-15 year olds, and less than 0.03 mSv for 0 and 1 year olds. Doses for examinations performed without a grid were only 20% of those for which a grid was used in the X-ray room studied. Significant reductions in doses for paediatric radiology can be achieved, where the use of grids can be avoided.","container-title":"The British Journal of Radiology","DOI":"10.1259/0007-1285-69-820-318","ISSN":"0007-1285","issue":"820","journalAbbreviation":"Br J Radiol","language":"eng","note":"PMID: 8665131","page":"318-325","source":"PubMed","title":"Dose-area product measurements in paediatric radiography","volume":"69","author":[{"family":"McDonald","given":"S."},{"family":"Martin","given":"C. J."},{"family":"Darragh","given":"C. L."},{"family":"Graham","given":"D. T."}],"issued":{"date-parts":[["1996",4]]}}}],"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4B7AC3" w:rsidRPr="005076C0">
              <w:rPr>
                <w:rFonts w:ascii="Calibri" w:hAnsi="Calibri" w:cs="Calibri"/>
                <w:sz w:val="18"/>
              </w:rPr>
              <w:t>(6)</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K</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0, 1, 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455162"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Measurement of entrance surface dose and dose-area product in an h</w:t>
            </w:r>
            <w:r w:rsidRPr="005076C0">
              <w:rPr>
                <w:rFonts w:ascii="Calibri" w:eastAsia="Times New Roman" w:hAnsi="Calibri" w:cs="Calibri"/>
                <w:color w:val="000000"/>
                <w:sz w:val="18"/>
                <w:szCs w:val="18"/>
                <w:lang w:eastAsia="es-ES"/>
              </w:rPr>
              <w:t>ospita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3</w:t>
            </w:r>
          </w:p>
        </w:tc>
      </w:tr>
      <w:tr w:rsidR="00543509" w:rsidRPr="005076C0" w:rsidTr="001007F8">
        <w:trPr>
          <w:trHeight w:val="105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Gallini</w:t>
            </w:r>
            <w:proofErr w:type="spellEnd"/>
            <w:r w:rsidR="004B7AC3" w:rsidRPr="005076C0">
              <w:rPr>
                <w:rFonts w:ascii="Calibri" w:eastAsia="Times New Roman" w:hAnsi="Calibri" w:cs="Calibri"/>
                <w:color w:val="000000"/>
                <w:sz w:val="18"/>
                <w:szCs w:val="18"/>
                <w:lang w:eastAsia="es-ES"/>
              </w:rPr>
              <w:t xml:space="preserve"> 1992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iOXmHD3q","properties":{"formattedCitation":"(7)","plainCitation":"(7)","noteIndex":0},"citationItems":[{"id":1289,"uris":["http://zotero.org/users/2552500/items/8KJJ3I5R"],"uri":["http://zotero.org/users/2552500/items/8KJJ3I5R"],"itemData":{"id":1289,"type":"article-journal","abstract":"Abstract.  Data are presented on patient doses measured during standard hospital routine in seven radiological departments in the Province of Brescia. This stud","container-title":"Radiation Protection Dosimetry","DOI":"10.1093/oxfordjournals.rpd.a081329","ISSN":"0144-8420","issue":"1-4","journalAbbreviation":"Radiat Prot Dosimetry","language":"en","page":"41-47","source":"academic.oup.com","title":"Adult and Child Doses in Standardised X Ray Examinations","volume":"43","author":[{"family":"Gallini","given":"R. E."},{"family":"Belletti","given":"S."},{"family":"Berna","given":"V."},{"family":"Giugni","given":"U."}],"issued":{"date-parts":[["1992",10,1]]}}}],"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4B7AC3" w:rsidRPr="005076C0">
              <w:rPr>
                <w:rFonts w:ascii="Calibri" w:hAnsi="Calibri" w:cs="Calibri"/>
                <w:sz w:val="18"/>
              </w:rPr>
              <w:t>(7)</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4B7AC3"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Italy</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7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 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80-1989</w:t>
            </w:r>
          </w:p>
        </w:tc>
        <w:tc>
          <w:tcPr>
            <w:tcW w:w="2174" w:type="dxa"/>
            <w:tcBorders>
              <w:top w:val="nil"/>
              <w:left w:val="nil"/>
              <w:bottom w:val="nil"/>
              <w:right w:val="nil"/>
            </w:tcBorders>
            <w:shd w:val="clear" w:color="auto" w:fill="auto"/>
            <w:vAlign w:val="center"/>
            <w:hideMark/>
          </w:tcPr>
          <w:p w:rsidR="00543509" w:rsidRPr="005076C0" w:rsidRDefault="00277A98"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 xml:space="preserve">Measurement of dose and collection of parameters in 7 hospital </w:t>
            </w:r>
            <w:r w:rsidR="00455162">
              <w:rPr>
                <w:rFonts w:ascii="Calibri" w:eastAsia="Times New Roman" w:hAnsi="Calibri" w:cs="Calibri"/>
                <w:color w:val="000000"/>
                <w:sz w:val="18"/>
                <w:szCs w:val="18"/>
                <w:lang w:eastAsia="es-ES"/>
              </w:rPr>
              <w:t>belonging to the same region</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Sonawane</w:t>
            </w:r>
            <w:proofErr w:type="spellEnd"/>
            <w:r w:rsidRPr="005076C0">
              <w:rPr>
                <w:rFonts w:ascii="Calibri" w:eastAsia="Times New Roman" w:hAnsi="Calibri" w:cs="Calibri"/>
                <w:color w:val="000000"/>
                <w:sz w:val="18"/>
                <w:szCs w:val="18"/>
                <w:lang w:eastAsia="es-ES"/>
              </w:rPr>
              <w:t xml:space="preserve"> 2011</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oRRgdbAy","properties":{"formattedCitation":"(8)","plainCitation":"(8)","noteIndex":0},"citationItems":[{"id":1292,"uris":["http://zotero.org/users/2552500/items/ID62CUIU"],"uri":["http://zotero.org/users/2552500/items/ID62CUIU"],"itemData":{"id":1292,"type":"article-journal","abstract":"Exposure of children to ionising radiation is considered to carry higher risk than that of adults; therefore a need to suggest diagnostic reference levels (DRLs) for the common paediatric diagnostic X-ray procedures was recognised for the X-ray machines meeting the requirements of the recently implemented Safety Code for Medical Diagnostic X-ray Equipment and Installations in India. Measurements were carried out for entrance surface air kerma (free in air) in conventional paediatric X-ray diagnostic examinations among four age groups: &lt;1, 1-4, 5-9 and 10-15 y. A total of 2240 air kerma measurements at different fixed focus to skin distances were studied for 7 paediatric diagnostic examinations with 11 different projections on 62 X-ray machines installed in 22 selected hospitals in the country. The third quartile values of air kerma per paediatric examination for the age group of 5-9 y were considered as values of paediatric DRLs. The suggested values of DRLs are 0.2 mGy for chest AP/PA, 0.3 mGy for chest LAT, 0.7 mGy for lumber spine AP, 1.3 mGy for lumber spine LAT, 0.3 mGy for thoracic spine AP, 0.6 mGy for thoracic spine LAT, 0.5 mGy for abdomen AP, 0.7 mGy for pelvis AP, 0.6 mGy for skull PA, 0.5 mGy for skull LAT and 0.8 mGy for hip joints AP.","container-title":"Radiation Protection Dosimetry","DOI":"10.1093/rpd/ncq458","ISSN":"1742-3406","issue":"3","journalAbbreviation":"Radiat Prot Dosimetry","language":"eng","note":"PMID: 21147790","page":"423-428","source":"PubMed","title":"Suggested diagnostic reference levels for paediatric X-ray examinations in India","volume":"147","author":[{"family":"Sonawane","given":"A. U."},{"family":"Sunil Kumar","given":"J. V. K."},{"family":"Singh","given":"Meghraj"},{"family":"Pradhan","given":"A. S."}],"issued":{"date-parts":[["2011",11]]}}}],"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8)</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India</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91</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0, 1, 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DRL publication</w:t>
            </w:r>
            <w:r w:rsidR="00455162">
              <w:rPr>
                <w:rFonts w:ascii="Calibri" w:eastAsia="Times New Roman" w:hAnsi="Calibri" w:cs="Calibri"/>
                <w:color w:val="000000"/>
                <w:sz w:val="18"/>
                <w:szCs w:val="18"/>
                <w:lang w:eastAsia="es-ES"/>
              </w:rPr>
              <w:t>: Collection of parameters for the definition of DRL levels (2240 measurement in 22 public and private hospitals</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lastRenderedPageBreak/>
              <w:t>Begum 2001</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42HBHGTc","properties":{"formattedCitation":"(9)","plainCitation":"(9)","noteIndex":0},"citationItems":[{"id":1423,"uris":["http://zotero.org/users/2552500/items/FNYAYWWS"],"uri":["http://zotero.org/users/2552500/items/FNYAYWWS"],"itemData":{"id":1423,"type":"article-journal","abstract":"Entrance surface doses (ESDs) were measured for the most common types of X ray procedures, such as chest PA, lumber spine AP, lumber spine lateral, skull AP, skull lateral and pelvis AP in four major hospitals of Dhaka, the capital city of Bangladesh. Organ/tissue doses for 29 organs/tissues and effective doses for the patients were also calculated using the entrance surface dose as the input quantity. Organ/tissue doses and effective doses were calculated by using XDOSE software based on the Monte Carlo computation method. It was observed that the fluctuation of the entrance surface dose was too large. The ratio of maximum and minimum ESD values ranged from 4.8 to 35.9. Consequently, variation of organ doses was large even in the same type of X ray examination and in the same facility. Mean effective doses for the above mentioned X ray procedures were also determined and compared with the effective doses of some other countries. In most cases effective doses measured for the different types of X ray procedures were found to be lower than the effective doses of some other countries.","container-title":"Radiation Protection Dosimetry","DOI":"10.1093/oxfordjournals.rpd.a006549","ISSN":"0144-8420","issue":"3","journalAbbreviation":"Radiat Prot Dosimetry","language":"eng","note":"PMID: 11605800","page":"257-262","source":"PubMed","title":"Entrance surface, organ and effective doses for some of the patients undergoing different types of X ray procedures in Bangladesh","volume":"95","author":[{"family":"Begum","given":"Z."}],"issued":{"date-parts":[["2001"]]}}}],"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9)</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angladesh</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6</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dult</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543509" w:rsidP="00455162">
            <w:pPr>
              <w:spacing w:after="0" w:line="240" w:lineRule="auto"/>
              <w:jc w:val="center"/>
              <w:rPr>
                <w:rFonts w:ascii="Calibri" w:eastAsia="Times New Roman" w:hAnsi="Calibri" w:cs="Calibri"/>
                <w:color w:val="000000"/>
                <w:sz w:val="18"/>
                <w:szCs w:val="18"/>
                <w:lang w:eastAsia="es-ES"/>
              </w:rPr>
            </w:pP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NA</w:t>
            </w:r>
          </w:p>
        </w:tc>
      </w:tr>
      <w:tr w:rsidR="00543509" w:rsidRPr="005076C0" w:rsidTr="001007F8">
        <w:trPr>
          <w:trHeight w:val="530"/>
        </w:trPr>
        <w:tc>
          <w:tcPr>
            <w:tcW w:w="1348" w:type="dxa"/>
            <w:tcBorders>
              <w:top w:val="nil"/>
              <w:left w:val="nil"/>
              <w:bottom w:val="nil"/>
              <w:right w:val="nil"/>
            </w:tcBorders>
            <w:shd w:val="clear" w:color="auto" w:fill="auto"/>
            <w:vAlign w:val="center"/>
            <w:hideMark/>
          </w:tcPr>
          <w:p w:rsidR="00543509" w:rsidRPr="005076C0" w:rsidRDefault="00B42486"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Knight 2014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WFmsZxGY","properties":{"formattedCitation":"(10)","plainCitation":"(10)","noteIndex":0},"citationItems":[{"id":"h74dXg3V/WnWGjKCW","uris":["http://zotero.org/users/2552500/items/S5UBDIJR"],"uri":["http://zotero.org/users/2552500/items/S5UBDIJR"],"itemData":{"id":6307,"type":"article-journal","title":"A paediatric X-ray exposure chart","container-title":"Journal of Medical Radiation Sciences","page":"191-201","volume":"61","issue":"3","source":"PubMed Central","abstract":"The aim of this review was to develop a radiographic optimisation strategy to make use of digital radiography (DR) and needle phosphor computerised radiography (CR) detectors, in order to lower radiation dose and improve image quality for paediatrics. This review was based on evidence-based practice, of which a component was a review of the relevant literature. The resulting exposure chart was developed with two distinct groups of exposure optimisation strategies – body exposures (for head, trunk, humerus, femur) and distal extremity exposures (elbow to finger, knee to toe). Exposure variables manipulated included kilovoltage peak (kVp), target detector exposure and milli-ampere-seconds (mAs), automatic exposure control (AEC), additional beam filtration, and use of antiscatter grid. Mean dose area product (DAP) reductions of up to 83% for anterior–posterior (AP)/posterior–anterior (PA) abdomen projections were recorded postoptimisation due to manipulation of multiple-exposure variables. For body exposures, the target EI and detector exposure, and thus the required mAs were typically 20% less postoptimisation. Image quality for some distal extremity exposures was improved by lowering kVp and increasing mAs around constant entrance skin dose. It is recommended that purchasing digital X-ray equipment with high detective quantum efficiency detectors, and then optimising the exposure chart for use with these detectors is of high importance for sites performing paediatric imaging. Multiple-exposure variables may need to be manipulated to achieve optimal outcomes.","DOI":"10.1002/jmrs.56","ISSN":"2051-3895","note":"PMID: 26229655\nPMCID: PMC4175850","journalAbbreviation":"J Med Radiat Sci","author":[{"family":"Knight","given":"Stephen P"}],"issued":{"date-parts":[["2014",9]]}}}],"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Pr="005076C0">
              <w:rPr>
                <w:rFonts w:ascii="Calibri" w:hAnsi="Calibri" w:cs="Calibri"/>
                <w:sz w:val="18"/>
              </w:rPr>
              <w:t>(10)</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ustralia</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Skull, Neck soft, </w:t>
            </w:r>
            <w:proofErr w:type="spellStart"/>
            <w:r w:rsidRPr="005076C0">
              <w:rPr>
                <w:rFonts w:ascii="Calibri" w:eastAsia="Times New Roman" w:hAnsi="Calibri" w:cs="Calibri"/>
                <w:color w:val="000000"/>
                <w:sz w:val="18"/>
                <w:szCs w:val="18"/>
                <w:lang w:eastAsia="es-ES"/>
              </w:rPr>
              <w:t>Cspine</w:t>
            </w:r>
            <w:proofErr w:type="spellEnd"/>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echnical parameters</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0</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0, 1, 5, 10, 15, Adult</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uggested optimal value</w:t>
            </w:r>
            <w:r w:rsidR="00455162">
              <w:rPr>
                <w:rFonts w:ascii="Calibri" w:eastAsia="Times New Roman" w:hAnsi="Calibri" w:cs="Calibri"/>
                <w:color w:val="000000"/>
                <w:sz w:val="18"/>
                <w:szCs w:val="18"/>
                <w:lang w:eastAsia="es-ES"/>
              </w:rPr>
              <w:t xml:space="preserve"> (review of optimization strategy)</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B42486"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Melo</w:t>
            </w:r>
            <w:proofErr w:type="spellEnd"/>
            <w:r w:rsidRPr="005076C0">
              <w:rPr>
                <w:rFonts w:ascii="Calibri" w:eastAsia="Times New Roman" w:hAnsi="Calibri" w:cs="Calibri"/>
                <w:color w:val="000000"/>
                <w:sz w:val="18"/>
                <w:szCs w:val="18"/>
                <w:lang w:eastAsia="es-ES"/>
              </w:rPr>
              <w:t xml:space="preserve"> 2016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aS5YtP3u","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Pr="005076C0">
              <w:rPr>
                <w:rFonts w:ascii="Calibri" w:hAnsi="Calibri" w:cs="Calibri"/>
                <w:sz w:val="18"/>
              </w:rPr>
              <w:t>(11)</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Skull, </w:t>
            </w:r>
            <w:proofErr w:type="spellStart"/>
            <w:r w:rsidRPr="005076C0">
              <w:rPr>
                <w:rFonts w:ascii="Calibri" w:eastAsia="Times New Roman" w:hAnsi="Calibri" w:cs="Calibri"/>
                <w:color w:val="000000"/>
                <w:sz w:val="18"/>
                <w:szCs w:val="18"/>
                <w:lang w:eastAsia="es-ES"/>
              </w:rPr>
              <w:t>Paranasal</w:t>
            </w:r>
            <w:proofErr w:type="spellEnd"/>
            <w:r w:rsidRPr="005076C0">
              <w:rPr>
                <w:rFonts w:ascii="Calibri" w:eastAsia="Times New Roman" w:hAnsi="Calibri" w:cs="Calibri"/>
                <w:color w:val="000000"/>
                <w:sz w:val="18"/>
                <w:szCs w:val="18"/>
                <w:lang w:eastAsia="es-ES"/>
              </w:rPr>
              <w:t xml:space="preserve"> sinus, Neck soft, C</w:t>
            </w:r>
            <w:r w:rsidR="00EF5F37">
              <w:rPr>
                <w:rFonts w:ascii="Calibri" w:eastAsia="Times New Roman" w:hAnsi="Calibri" w:cs="Calibri"/>
                <w:color w:val="000000"/>
                <w:sz w:val="18"/>
                <w:szCs w:val="18"/>
                <w:lang w:eastAsia="es-ES"/>
              </w:rPr>
              <w:t xml:space="preserve">ervical </w:t>
            </w:r>
            <w:r w:rsidRPr="005076C0">
              <w:rPr>
                <w:rFonts w:ascii="Calibri" w:eastAsia="Times New Roman" w:hAnsi="Calibri" w:cs="Calibri"/>
                <w:color w:val="000000"/>
                <w:sz w:val="18"/>
                <w:szCs w:val="18"/>
                <w:lang w:eastAsia="es-ES"/>
              </w:rPr>
              <w:t>spine</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dult</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80-1989, 1990-1999, 2000-2010</w:t>
            </w:r>
          </w:p>
        </w:tc>
        <w:tc>
          <w:tcPr>
            <w:tcW w:w="2174" w:type="dxa"/>
            <w:tcBorders>
              <w:top w:val="nil"/>
              <w:left w:val="nil"/>
              <w:bottom w:val="nil"/>
              <w:right w:val="nil"/>
            </w:tcBorders>
            <w:shd w:val="clear" w:color="auto" w:fill="auto"/>
            <w:vAlign w:val="center"/>
            <w:hideMark/>
          </w:tcPr>
          <w:p w:rsidR="00543509" w:rsidRPr="005076C0" w:rsidRDefault="00E14127"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Estimation of organ doses from collection of technical parameters in a literature review</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29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Kiljunen</w:t>
            </w:r>
            <w:proofErr w:type="spellEnd"/>
            <w:r w:rsidRPr="005076C0">
              <w:rPr>
                <w:rFonts w:ascii="Calibri" w:eastAsia="Times New Roman" w:hAnsi="Calibri" w:cs="Calibri"/>
                <w:color w:val="000000"/>
                <w:sz w:val="18"/>
                <w:szCs w:val="18"/>
                <w:lang w:eastAsia="es-ES"/>
              </w:rPr>
              <w:t xml:space="preserve"> 2008</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gnCXy0kM","properties":{"formattedCitation":"(12)","plainCitation":"(12)","noteIndex":0},"citationItems":[{"id":1309,"uris":["http://zotero.org/users/2552500/items/QREVZ52N"],"uri":["http://zotero.org/users/2552500/items/QREVZ52N"],"itemData":{"id":1309,"type":"article-journal","abstract":"BACKGROUND: Use of the effective dose in diagnostic radiology permits the radiation exposure of diverse diagnostic procedures to be quantified. Fundamental knowledge of patient doses enhances the implementation of the \"as low as reasonably achievable\" (ALARA) principle.\nPURPOSE: To provide comparative information on pediatric examination protocols and patient doses in skull, sinus, chest, abdominal, and pelvic radiography examinations.\nMATERIAL AND METHODS: 24 Finnish hospitals were asked to register pediatric examination data, including patient information and examination parameters and specifications. The total number of examinations in the study was 1916 (1426 chest, 228 sinus, 96 abdominal, 94 skull, and 72 pelvic examinations). Entrance surface dose (ESD) and dose-area products (DAP) were calculated retrospectively or DAP meters were used. Organ doses and effective doses were determined using a Monte Carlo program (PCXMC).\nRESULTS: There was considerable variation in examination protocols between different hospitals, indicating large variations in patient doses. Mean effective doses of different age groups ranged from 5 microSv to 14 microSv in skull and sinus examinations, from 25 microSv to 483 microSv in abdominal examinations, and from 6 microSv to 48 microSv in chest examinations.\nCONCLUSION: In chest and sinus examinations, the amount of data was extensive, allowing national pediatric diagnostic reference levels to be defined. Parameter selection in pediatric examination protocols should be harmonized in order to reduce patient doses and improve optimization.","container-title":"Acta Radiologica (Stockholm, Sweden: 1987)","DOI":"10.1080/02841850802570561","ISSN":"1600-0455","issue":"1","journalAbbreviation":"Acta Radiol","language":"eng","note":"PMID: 19096954","page":"114-124","source":"PubMed","title":"Organ doses and effective doses in pediatric radiography: patient-dose survey in Finland","title-short":"Organ doses and effective doses in pediatric radiography","volume":"50","author":[{"family":"Kiljunen","given":"T."},{"family":"Tietäväinen","given":"A."},{"family":"Parviainen","given":"T."},{"family":"Viitala","given":"A."},{"family":"Kortesniemi","given":"M."}],"issued":{"date-parts":[["2009",1]]}}}],"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12)</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inland</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kull, Sinus</w:t>
            </w:r>
            <w:r w:rsidR="00884542" w:rsidRPr="005076C0">
              <w:rPr>
                <w:rFonts w:ascii="Calibri" w:eastAsia="Times New Roman" w:hAnsi="Calibri" w:cs="Calibri"/>
                <w:color w:val="000000"/>
                <w:sz w:val="18"/>
                <w:szCs w:val="18"/>
                <w:lang w:eastAsia="es-ES"/>
              </w:rPr>
              <w:t>, abdomen,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884542"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0, 1, 5, 10, 15</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455162"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Collection of examination parameters in 24 Finnish hospitals</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r>
      <w:tr w:rsidR="00543509" w:rsidRPr="005076C0" w:rsidTr="001007F8">
        <w:trPr>
          <w:trHeight w:val="156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Hayakawa</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kwG0WeSk","properties":{"formattedCitation":"(13)","plainCitation":"(13)","noteIndex":0},"citationItems":[{"id":1341,"uris":["http://zotero.org/users/2552500/items/5HIF768Q"],"uri":["http://zotero.org/users/2552500/items/5HIF768Q"],"itemData":{"id":1341,"type":"article-journal","abstract":"OBJECTIVES: To determine the paediatric doses in rotational panoramic radiography with film/screen and photostimulable phosphor receptors.\nSTUDY DESIGN: A paediatric anthropomorphic head and neck phantom was used. Absorbed doses were measured for two panoramic systems, the Orthophos (Sirona Dental Systems, Bensheim, Germany) and the PM 2002 CC (Planmeca Oy, Helsinki, Finland), with and without programmable child settings, using both screen/film and photostimulable phosphor receptors.\nRESULTS: Absorbed doses to the eye ranged from 5 to 24 micro Gy. Doses to the dental arches with the Orthophos unit ranged from 50 to 555 micro Gy with the adult and from 27 to 436 micro Gy with the child program; using the PM 2002 CC unit, doses ranged from 56 to 1040 micro Gy using the adult settings, and from 60 to 890 micro Gy with the paediatric settings. The paediatric exposure settings reduced doses at most locations for both panoramic systems. The highest doses were measured near the rotational axes of the X-ray beam. Paediatric settings with the Orthophos P10 resulted in the dose reduction more than 50% to the thyroid but not with the PM 2002 CC. When lower kVcp or mA settings were used, absorbed doses were effectively reduced for all combinations of machines, programs and detectors.\nCONCLUSIONS: Specific program settings for children reduced the absorbed doses from panoramic radiography irrespective of the machine or receptor used.","container-title":"Dento Maxillo Facial Radiology","DOI":"10.1038/sj/dmfr/4600625","ISSN":"0250-832X","issue":"5","journalAbbreviation":"Dentomaxillofac Radiol","language":"eng","note":"PMID: 11571549","page":"285-292","source":"PubMed","title":"Paediatric absorbed doses from rotational panoramic radiography","volume":"30","author":[{"family":"Hayakawa","given":"Y."},{"family":"Kobayashi","given":"N."},{"family":"Kuroyanagi","given":"K."},{"family":"Nishizawa","given":"K."}],"issued":{"date-parts":[["2001",9]]}}}],"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13)</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Japan</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anoramic</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Denta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8</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dult, NA</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Phantom measurement using lowest exposure (but still </w:t>
            </w:r>
            <w:r w:rsidR="00EF5F37" w:rsidRPr="005076C0">
              <w:rPr>
                <w:rFonts w:ascii="Calibri" w:eastAsia="Times New Roman" w:hAnsi="Calibri" w:cs="Calibri"/>
                <w:color w:val="000000"/>
                <w:sz w:val="18"/>
                <w:szCs w:val="18"/>
                <w:lang w:eastAsia="es-ES"/>
              </w:rPr>
              <w:t>enough</w:t>
            </w:r>
            <w:r w:rsidRPr="005076C0">
              <w:rPr>
                <w:rFonts w:ascii="Calibri" w:eastAsia="Times New Roman" w:hAnsi="Calibri" w:cs="Calibri"/>
                <w:color w:val="000000"/>
                <w:sz w:val="18"/>
                <w:szCs w:val="18"/>
                <w:lang w:eastAsia="es-ES"/>
              </w:rPr>
              <w:t xml:space="preserve"> to take image) and highest exposure scenario</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Gibbs 1988</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0sHxvjrL","properties":{"formattedCitation":"(14)","plainCitation":"(14)","noteIndex":0},"citationItems":[{"id":1343,"uris":["http://zotero.org/users/2552500/items/S58AX73R"],"uri":["http://zotero.org/users/2552500/items/S58AX73R"],"itemData":{"id":1343,"type":"article-journal","container-title":"Dento Maxillo Facial Radiology","DOI":"10.1259/dmfr.1988.0003","ISSN":"0250-832X","issue":"1","journalAbbreviation":"Dentomaxillofac Radiol","language":"eng","note":"PMID: 3251793","page":"25-32","source":"PubMed","title":"Patient risk from rotational panoramic radiography","volume":"17","author":[{"family":"Gibbs","given":"S. J."},{"family":"Pujol","given":"A."},{"family":"McDavid","given":"W. D."},{"family":"Welander","given":"U."},{"family":"Tronje","given":"G."}],"issued":{"date-parts":[["1988"]]}}}],"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14)</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worldwide</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anoramic, 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Dental, Full mouth</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dult</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80-1989</w:t>
            </w:r>
          </w:p>
        </w:tc>
        <w:tc>
          <w:tcPr>
            <w:tcW w:w="217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hantom measurement using standard protoco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B42486"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Lecomber</w:t>
            </w:r>
            <w:proofErr w:type="spellEnd"/>
            <w:r w:rsidRPr="005076C0">
              <w:rPr>
                <w:rFonts w:ascii="Calibri" w:eastAsia="Times New Roman" w:hAnsi="Calibri" w:cs="Calibri"/>
                <w:color w:val="000000"/>
                <w:sz w:val="18"/>
                <w:szCs w:val="18"/>
                <w:lang w:eastAsia="es-ES"/>
              </w:rPr>
              <w:t xml:space="preserve"> 2001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oMyERlbk","properties":{"formattedCitation":"(15)","plainCitation":"(15)","noteIndex":0},"citationItems":[{"id":1333,"uris":["http://zotero.org/users/2552500/items/XQIDN6R7"],"uri":["http://zotero.org/users/2552500/items/XQIDN6R7"],"itemData":{"id":1333,"type":"article-journal","abstract":"OBJECTIVES: To compare the radiation doses from imaging protocols for dental implant planning either using conventional radiography only (dental panoramic radiography (DPR), cephalometry and linear cross-sectional tomography) or involving computed tomography (CT).\nMETHODS: Organ absorbed doses were measured using a female Rando anthropomorphic phantom loaded with lithium fluoride thermoluminescent dosemeters (TLD). Standard mandibular protocols for dental implant planning were followed using either a conventional dental radiographic unit (PM 2002 CC Planmeca, Helsinki, Finland) or CT scanner (Excel Twin Elscint, Haifa, Israel). Organ absorbed and effective doses were calculated. Effective dose was calculated using two approaches, one based on the ICRP method which excludes the salivary tissue from the remainder organs (designated E(exc)), and the other with its inclusion (E(inc)).\nRESULTS: The greatest individual organ doses for any examination were measured in the salivary tissue. E(exc) for panoramic, cephalometric and cross-sectional tomography using DPR was 0.004 mSv, 0.002 mSv and 0.002 mSv, respectively, whereas with CT it was 0.314 mSv. The value of E(inc) calculated using these data was between two and five times E(exc).\nCONCLUSIONS: E(inc) greatly increases the apparent radiation burden, especially with high dose procedures. CT techniques can provide excellent images, but at the cost of increased radiation detriment. DPR with a cross-sectional tomography facility may give adequate clinical information at a greatly reduced dose.","container-title":"Dento Maxillo Facial Radiology","DOI":"10.1038/sj/dmfr/4600627","ISSN":"0250-832X","issue":"5","journalAbbreviation":"Dentomaxillofac Radiol","language":"eng","note":"PMID: 11571544","page":"255-259","source":"PubMed","title":"Comparison of patient dose from imaging protocols for dental implant planning using conventional radiography and computed tomography","volume":"30","author":[{"family":"Lecomber","given":"A. R."},{"family":"Yoneyama","given":"Y."},{"family":"Lovelock","given":"D. J."},{"family":"Hosoi","given":"T."},{"family":"Adams","given":"A. M."}],"issued":{"date-parts":[["2001",9]]}}}],"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Pr="005076C0">
              <w:rPr>
                <w:rFonts w:ascii="Calibri" w:hAnsi="Calibri" w:cs="Calibri"/>
                <w:sz w:val="18"/>
              </w:rPr>
              <w:t>(15)</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worldwide</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anoramic, Scan</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Dental</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dult</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hantom measurement using standard protoco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52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Lee 2016</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5VZ1Sx39","properties":{"formattedCitation":"(16)","plainCitation":"(16)","noteIndex":0},"citationItems":[{"id":1353,"uris":["http://zotero.org/users/2552500/items/NWURJ7RD"],"uri":["http://zotero.org/users/2552500/items/NWURJ7RD"],"itemData":{"id":1353,"type":"article-journal","abstract":"OBJECTIVE: Although CT scans provide great medical benefits, concerns have been raised about the magnitude of possible associated cancer risk, particularly in children who are more sensitive to radiation than adults. Unnecessary high doses during CT examinations can also be delivered to children, if the scan parameters are not adjusted for patient age and size. We conducted the first survey to directly assess the trends in CT scan parameters and doses for paediatric CT scans performed in Great Britain between 1978 and 2008.\nMETHODS: We retrieved 1073 CT film sets from 36 hospitals. The patients were 0-19 years old, and CT scans were conducted between 1978 and 2008. We extracted scan parameters from each film including tube current-time product [milliampere seconds (mAs)], tube potential [peak kilovoltage (kVp)] and manufacturer and model of the CT scanner. We estimated the mean mAs for head and trunk (chest and abdomen/pelvis) scans, according to patient age (0-4, 5-9, 10-14 and 15-19 years) and scan year (&lt;1990, 1990-1994, 1995-1999 and ≥2000), and then derived the volumetric CT dose index and estimated organ doses.\nRESULTS: For head CT scans, mean mAs decreased by about 47% on average from before 1990 to after 2000, with the decrease starting around 1990. The mean mAs for head CTs did not vary with age before 1990, whereas slightly lower mAs values were used for younger patients after 1990. Similar declines in mAs were observed for trunk CTs: a 46% decline on an average from before 1990 to after 2000. Although mean mAs for trunk CTs did not vary with age before 1990, the value varied markedly by age, from 63 mAs for age 0-4 years compared with 315 mAs for those aged &gt;15 years after 2000. No material changes in kVp were found. Estimated brain-absorbed dose from head CT scans decreased from 62 mGy before 1990 to approximately 30 mGy after 2000. For chest CT scans, the lung dose to children aged 0-4 years decreased from 28 mGy before 1990 to 4 mGy after 2000.\nCONCLUSION: We found that mAs for head and trunk CTs was approximately halved starting around 1990, and age-specific mAs was generally used for paediatric scans after this date. These changes will have substantially reduced the radiation exposure to children from CT scans in Great Britain.\nADVANCES IN KNOWLEDGE: The study shows that mAs and major organ doses for paediatric CT scans in Great Britain began to decrease around 1990.","container-title":"The British Journal of Radiology","DOI":"10.1259/bjr.20150305","ISSN":"1748-880X","issue":"1060","journalAbbreviation":"Br J Radiol","language":"eng","note":"PMID: 26864156\nPMCID: PMC4846191","page":"20150305","source":"PubMed","title":"Reduction in radiation doses from paediatric CT scans in Great Britain","volume":"89","author":[{"family":"Lee","given":"Choonsik"},{"family":"Pearce","given":"Mark S."},{"family":"Salotti","given":"Jane A."},{"family":"Harbron","given":"Richard W."},{"family":"Little","given":"Mark P."},{"family":"McHugh","given":"Kieran"},{"family":"Chapple","given":"Claire-Louise"},{"family":"Berrington de Gonzalez","given":"Amy"}],"issued":{"date-parts":[["2016"]]}}}],"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16)</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K</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can</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Head</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8</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NA</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80-1989, 1990-1999, 2000-2010</w:t>
            </w:r>
          </w:p>
        </w:tc>
        <w:tc>
          <w:tcPr>
            <w:tcW w:w="2174" w:type="dxa"/>
            <w:tcBorders>
              <w:top w:val="nil"/>
              <w:left w:val="nil"/>
              <w:bottom w:val="nil"/>
              <w:right w:val="nil"/>
            </w:tcBorders>
            <w:shd w:val="clear" w:color="auto" w:fill="auto"/>
            <w:vAlign w:val="center"/>
            <w:hideMark/>
          </w:tcPr>
          <w:p w:rsidR="00543509" w:rsidRPr="005076C0" w:rsidRDefault="00277A98" w:rsidP="00277A98">
            <w:pPr>
              <w:spacing w:after="0" w:line="240" w:lineRule="auto"/>
              <w:jc w:val="center"/>
              <w:rPr>
                <w:rFonts w:ascii="Calibri" w:eastAsia="Times New Roman" w:hAnsi="Calibri" w:cs="Calibri"/>
                <w:color w:val="000000"/>
                <w:sz w:val="18"/>
                <w:szCs w:val="18"/>
                <w:lang w:eastAsia="es-ES"/>
              </w:rPr>
            </w:pPr>
            <w:r>
              <w:rPr>
                <w:rFonts w:ascii="Arial" w:hAnsi="Arial" w:cs="Arial"/>
                <w:color w:val="000000"/>
                <w:sz w:val="16"/>
                <w:szCs w:val="16"/>
                <w:shd w:val="clear" w:color="auto" w:fill="FFFFFF"/>
              </w:rPr>
              <w:t>Estimation of doses from parameters as collected form a sample of 1073 </w:t>
            </w:r>
            <w:r>
              <w:rPr>
                <w:rStyle w:val="highlight"/>
                <w:rFonts w:ascii="Arial" w:hAnsi="Arial" w:cs="Arial"/>
                <w:color w:val="000000"/>
                <w:sz w:val="16"/>
                <w:szCs w:val="16"/>
                <w:shd w:val="clear" w:color="auto" w:fill="FFFFFF"/>
              </w:rPr>
              <w:t>CT</w:t>
            </w:r>
            <w:r>
              <w:rPr>
                <w:rFonts w:ascii="Arial" w:hAnsi="Arial" w:cs="Arial"/>
                <w:color w:val="000000"/>
                <w:sz w:val="16"/>
                <w:szCs w:val="16"/>
                <w:shd w:val="clear" w:color="auto" w:fill="FFFFFF"/>
              </w:rPr>
              <w:t>-scans from 36 hospitals.</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r>
      <w:tr w:rsidR="00543509" w:rsidRPr="005076C0" w:rsidTr="001007F8">
        <w:trPr>
          <w:trHeight w:val="182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Fenig</w:t>
            </w:r>
            <w:proofErr w:type="spellEnd"/>
            <w:r w:rsidRPr="005076C0">
              <w:rPr>
                <w:rFonts w:ascii="Calibri" w:eastAsia="Times New Roman" w:hAnsi="Calibri" w:cs="Calibri"/>
                <w:color w:val="000000"/>
                <w:sz w:val="18"/>
                <w:szCs w:val="18"/>
                <w:lang w:eastAsia="es-ES"/>
              </w:rPr>
              <w:t xml:space="preserve"> 2001</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NBboVv8d","properties":{"formattedCitation":"(17)","plainCitation":"(17)","noteIndex":0},"citationItems":[{"id":1473,"uris":["http://zotero.org/users/2552500/items/JEJ7QQUA"],"uri":["http://zotero.org/users/2552500/items/JEJ7QQUA"],"itemData":{"id":1473,"type":"article-journal","abstract":"The risk of foetal irradiation during pregnancy is discussed. It seems that, due to the low level of X-ray exposure to the foetus, neither diagnostic radiography nor nuclear diagnostic examination justifies termination of pregnancy. Radiotherapy for breast cancer, Hodgkin's disease and cervical cancer in pregnant women is reviewed. Radiation therapy for breast cancer is not an absolute contraindication for pregnancy and the risk-benefit assessment should be discussed with the mother. The risk to the foetus during radiotherapy for supradiaphragmatic Hodgkin's disease appears to be minimal, provided special attention is paid to the treatment techniques and the foetus is adequately shielded. Radiotherapy for the treatment of cervical cancer may be necessary during pregnancy, but the timing should be adjusted taking into consideration gestational age. Offspring of cancer patients who were treated by radiotherapy appear to be at little risk of childhood cancer or birth defects. Cancer patients should not be discouraged from having children and can expect a good outcome of pregnancy. However, in the non-pregnant woman, to further reduce any risk it is advisable to delay pregnancy for 12 months following completion of radiation therapy.","container-title":"Cancer Treatment Reviews","DOI":"10.1053/ctrv.2000.0193","ISSN":"0305-7372","issue":"1","journalAbbreviation":"Cancer Treat. Rev.","language":"eng","note":"PMID: 11237773","page":"1-7","source":"PubMed","title":"Pregnancy and radiation","volume":"27","author":[{"family":"Fenig","given":"E."},{"family":"Mishaeli","given":"M."},{"family":"Kalish","given":"Y."},{"family":"Lishner","given":"M."}],"issued":{"date-parts":[["2001",2]]}}}],"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17)</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Dental, Extremities, Mammography, Pelvimetry, Skull,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8</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E14127"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R</w:t>
            </w:r>
            <w:r w:rsidR="00543509" w:rsidRPr="005076C0">
              <w:rPr>
                <w:rFonts w:ascii="Calibri" w:eastAsia="Times New Roman" w:hAnsi="Calibri" w:cs="Calibri"/>
                <w:color w:val="000000"/>
                <w:sz w:val="18"/>
                <w:szCs w:val="18"/>
                <w:lang w:eastAsia="es-ES"/>
              </w:rPr>
              <w:t>eview</w:t>
            </w:r>
            <w:r>
              <w:rPr>
                <w:rFonts w:ascii="Calibri" w:eastAsia="Times New Roman" w:hAnsi="Calibri" w:cs="Calibri"/>
                <w:color w:val="000000"/>
                <w:sz w:val="18"/>
                <w:szCs w:val="18"/>
                <w:lang w:eastAsia="es-ES"/>
              </w:rPr>
              <w:t xml:space="preserve"> reporting organ dose estimation</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1560"/>
        </w:trPr>
        <w:tc>
          <w:tcPr>
            <w:tcW w:w="1348" w:type="dxa"/>
            <w:tcBorders>
              <w:top w:val="nil"/>
              <w:left w:val="nil"/>
              <w:bottom w:val="nil"/>
              <w:right w:val="nil"/>
            </w:tcBorders>
            <w:shd w:val="clear" w:color="auto" w:fill="auto"/>
            <w:vAlign w:val="center"/>
            <w:hideMark/>
          </w:tcPr>
          <w:p w:rsidR="00543509" w:rsidRPr="005076C0" w:rsidRDefault="00B42486"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lastRenderedPageBreak/>
              <w:t xml:space="preserve">Wagner 1995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VlHm5mi9","properties":{"formattedCitation":"(18)","plainCitation":"(18)","noteIndex":0},"citationItems":[{"id":567,"uris":["http://zotero.org/users/2552500/items/EC2839AI"],"uri":["http://zotero.org/users/2552500/items/EC2839AI"],"itemData":{"id":567,"type":"article-journal","container-title":"Journal of vascular and interventional radiology: JVIR","ISSN":"1051-0443","issue":"6","journalAbbreviation":"J Vasc Interv Radiol","language":"eng","note":"PMID: 8850686","page":"988-989","source":"PubMed","title":"Effects of ionizing radiation","volume":"6","author":[{"family":"Wagner","given":"L. K."},{"family":"Eifel","given":"P."},{"family":"Geise","given":"R."}],"issued":{"date-parts":[["1995",12]]}}}],"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Pr="005076C0">
              <w:rPr>
                <w:rFonts w:ascii="Calibri" w:hAnsi="Calibri" w:cs="Calibri"/>
                <w:sz w:val="18"/>
              </w:rPr>
              <w:t>(18)</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Dental, Extremities, Mammography, Skull,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5</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E14127"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R</w:t>
            </w:r>
            <w:r w:rsidR="00543509" w:rsidRPr="005076C0">
              <w:rPr>
                <w:rFonts w:ascii="Calibri" w:eastAsia="Times New Roman" w:hAnsi="Calibri" w:cs="Calibri"/>
                <w:color w:val="000000"/>
                <w:sz w:val="18"/>
                <w:szCs w:val="18"/>
                <w:lang w:eastAsia="es-ES"/>
              </w:rPr>
              <w:t>eview</w:t>
            </w:r>
            <w:r>
              <w:rPr>
                <w:rFonts w:ascii="Calibri" w:eastAsia="Times New Roman" w:hAnsi="Calibri" w:cs="Calibri"/>
                <w:color w:val="000000"/>
                <w:sz w:val="18"/>
                <w:szCs w:val="18"/>
                <w:lang w:eastAsia="es-ES"/>
              </w:rPr>
              <w:t xml:space="preserve"> reporting organ dose estimation </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52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Tung and Tsai 1999</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N0eYlYnM","properties":{"formattedCitation":"(19)","plainCitation":"(19)","noteIndex":0},"citationItems":[{"id":1427,"uris":["http://zotero.org/users/2552500/items/AQULCTAG"],"uri":["http://zotero.org/users/2552500/items/AQULCTAG"],"itemData":{"id":1427,"type":"article-journal","abstract":"A national survey of patient doses for diagnostic radiology was planned in the Republic of China. We performed a pilot study for this survey to develop a protocol of the dose assessments. Entrance skin doses and organ (including ovary, testicle and uterus) doses were measured by thermoluminescent dosimeters and calculated by means of Monte Carlo simulations for several diagnostic procedures. We derived a formula and used the RadComp software for the computation of entrance skin doses. This formula involves several factors, such as kVp, mAs, the focus-to-skin-distance and aluminum filtration. RadComp software was applied to obtain free-air entrance exposures which were converted to entrance skin doses by considering the backscattering radiation from the body. Organ doses were measured using a RANDO phantom and calculated using a mathematical phantom for several diagnostic examinations. Genetically significant doses were calculated from ovary and testicle doses for the evaluation of hereditary effects. Embryo/fetal doses were determined from the uterine doses by considering the increase in uterus size with gestational age. We found that the patient doses studied in this work were all below the reference doses recommended by the National Radiological Protection Board of the U.K.","container-title":"Proceedings of the National Science Council, Republic of China. Part B, Life Sciences","ISSN":"0255-6596","issue":"3","journalAbbreviation":"Proc. Natl. Sci. Counc. Repub. China B","language":"eng","note":"PMID: 10492891","page":"107-113","source":"PubMed","title":"Evaluations of gonad and fetal doses for diagnostic radiology","volume":"23","author":[{"family":"Tung","given":"C. J."},{"family":"Tsai","given":"H. Y."}],"issued":{"date-parts":[["1999",7]]}}}],"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19)</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hina</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CB5981"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N</w:t>
            </w:r>
            <w:r w:rsidR="00543509" w:rsidRPr="005076C0">
              <w:rPr>
                <w:rFonts w:ascii="Calibri" w:eastAsia="Times New Roman" w:hAnsi="Calibri" w:cs="Calibri"/>
                <w:color w:val="000000"/>
                <w:sz w:val="18"/>
                <w:szCs w:val="18"/>
                <w:lang w:eastAsia="es-ES"/>
              </w:rPr>
              <w:t>ational survey</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r>
      <w:tr w:rsidR="00543509" w:rsidRPr="005076C0" w:rsidTr="001007F8">
        <w:trPr>
          <w:trHeight w:val="52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Chahed</w:t>
            </w:r>
            <w:proofErr w:type="spellEnd"/>
            <w:r w:rsidRPr="005076C0">
              <w:rPr>
                <w:rFonts w:ascii="Calibri" w:eastAsia="Times New Roman" w:hAnsi="Calibri" w:cs="Calibri"/>
                <w:color w:val="000000"/>
                <w:sz w:val="18"/>
                <w:szCs w:val="18"/>
                <w:lang w:eastAsia="es-ES"/>
              </w:rPr>
              <w:t xml:space="preserve"> 2000</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DjGHP0cl","properties":{"formattedCitation":"(20)","plainCitation":"(20)","noteIndex":0},"citationItems":[{"id":1430,"uris":["http://zotero.org/users/2552500/items/XFPQ8AIQ"],"uri":["http://zotero.org/users/2552500/items/XFPQ8AIQ"],"itemData":{"id":1430,"type":"article-journal","abstract":"Irradiation of unknown pregnancy: review of 17 cases. The article summarizes the analysis of 47 cases of pregnant women Who did not know their pregnancy and had undergone one or more diagnostic radiological examinations. We distinguished two groups. The first group G1 consisting OP 12 women wbose exposure to radiation had been focused under diaphragmatic region and occurred during the critical period of organogenesis with a gonadal dose estimated to range 12 to 52 mGy. A therapeutic abortion had been recommended to these women. The second group G2 consisting of 35 women whose exposure to radiation interested directly or indirectly the above diaphragmatic region with dose lower than 10 mGy. To these women, a recommendation to continue their pregnancy had been given. We investigated only 17 pregnant women issues; 7 from G1 et 10 from G2. We noted that there were no spontaneous abortion or major abnormalities or malignant diseases. However, 4 minor ahnormalities were identified among the examineà chiidren sample: facial dysmorphism, anus atresia, hypospadias and harelip. These anomalies could not be attributed to the irradiation effecîs because the conceptus receiveà very low doses during the minimal risk gestation period. We helieve that the malformations ohserved may be attrihuted to congenital malformation risk.","container-title":"Radioprotection","DOI":"10.1051/radiopro:2000119","ISSN":"0033-8451","issue":"4","language":"fr","page":"519-527","source":"Crossref","title":"Irradiation d'une grossesse méconnue : revue à court terme de 17 cas","title-short":"Irradiation d'une grossesse méconnue","volume":"35","author":[{"family":"Chahed","given":"N."},{"family":"Mhiri","given":"A."},{"family":"Gaigi","given":"S."},{"family":"Mtimet","given":"S."}],"issued":{"date-parts":[["2000",10]]}}}],"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20)</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tunisia</w:t>
            </w:r>
            <w:proofErr w:type="spellEnd"/>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Mammography,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E14127"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Dose estimation in a cohort of pregnant women</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Fergurson</w:t>
            </w:r>
            <w:proofErr w:type="spellEnd"/>
            <w:r w:rsidRPr="005076C0">
              <w:rPr>
                <w:rFonts w:ascii="Calibri" w:eastAsia="Times New Roman" w:hAnsi="Calibri" w:cs="Calibri"/>
                <w:color w:val="000000"/>
                <w:sz w:val="18"/>
                <w:szCs w:val="18"/>
                <w:lang w:eastAsia="es-ES"/>
              </w:rPr>
              <w:t xml:space="preserve"> 1996</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EFJUnYNR","properties":{"formattedCitation":"(21)","plainCitation":"(21)","noteIndex":0},"citationItems":[{"id":1426,"uris":["http://zotero.org/users/2552500/items/6KPCFSKC"],"uri":["http://zotero.org/users/2552500/items/6KPCFSKC"],"itemData":{"id":1426,"type":"article-journal","abstract":"OBJECTIVE: Our purpose was to determine the maximal fetal exposure to radiation by use of thermoluminescent dosimeters when pelvic measurements were performed by standard or modified digital radiography.\nSTUDY DESIGN: Digital radiography of the pelvis was performed according to a standard technique. Lithium fluoride thermoluminescent dosimeters were positioned on the patient's skin to quantitate the maximal amount of radiation exposure to the fetus. The standard technique often included a portion of fetal vertex. The axial view technique was modified to use an angle of inclination of 17 to 29 degrees relative to the vertical axis.\nRESULTS: Digital radiography was well tolerated and interpretable images were consistently obtained. The maximal dose to the fetal vertex by use of the standard digital axial slice was 465 mrad. By modifying the standard digital technique and using an angle of inclination of 17 to 29 degrees it was possible to obtain an axial section without including any portion of the fetal vertex. This reduced the maximal total dose to the fetal vertex to 55 mrad, which is less than the background radiation exposure to the fetus over a 9-month period from natural sources.\nCONCLUSION: Data reported indicate that total fetal radiation exposure is minimal after pelvimetry by digital radiography. Incorporating the modification of the angle for the axial slice, as reported here, resulted in a further significant decrease in fetal radiation exposure.","container-title":"American Journal of Obstetrics and Gynecology","ISSN":"0002-9378","issue":"2","journalAbbreviation":"Am. J. Obstet. Gynecol.","language":"eng","note":"PMID: 8765240","page":"260-267; discussion 267-269","source":"PubMed","title":"Fetal radiation exposure is minimal after pelvimetry by modified digital radiography","volume":"175","author":[{"family":"Ferguson","given":"J. E."},{"family":"DeAngelis","given":"G. A."},{"family":"Newberry","given":"Y. G."},{"family":"Finnerty","given":"J. J."},{"family":"Agarwal","given":"S."}],"issued":{"date-parts":[["1996",8]]}}}],"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21)</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elvimetry</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hantom measurement using standard protoco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156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Toppenberg</w:t>
            </w:r>
            <w:proofErr w:type="spellEnd"/>
            <w:r w:rsidRPr="005076C0">
              <w:rPr>
                <w:rFonts w:ascii="Calibri" w:eastAsia="Times New Roman" w:hAnsi="Calibri" w:cs="Calibri"/>
                <w:color w:val="000000"/>
                <w:sz w:val="18"/>
                <w:szCs w:val="18"/>
                <w:lang w:eastAsia="es-ES"/>
              </w:rPr>
              <w:t xml:space="preserve"> 1999</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0eULRqT4","properties":{"formattedCitation":"(22)","plainCitation":"(22)","noteIndex":0},"citationItems":[{"id":1424,"uris":["http://zotero.org/users/2552500/items/U8NCZPRW"],"uri":["http://zotero.org/users/2552500/items/U8NCZPRW"],"itemData":{"id":1424,"type":"article-journal","container-title":"American Family Physician","language":"en","page":"4","source":"Zotero","title":"Safety of Radiographic Imaging During Pregnancy","author":[{"family":"Toppenberg","given":"Kevin S"}],"issued":{"date-parts":[["1999"]]}}}],"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22)</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 Scan</w:t>
            </w:r>
          </w:p>
        </w:tc>
        <w:tc>
          <w:tcPr>
            <w:tcW w:w="138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Dental, Extremities, Skull, Thorax, Head</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9</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E14127"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R</w:t>
            </w:r>
            <w:r w:rsidRPr="005076C0">
              <w:rPr>
                <w:rFonts w:ascii="Calibri" w:eastAsia="Times New Roman" w:hAnsi="Calibri" w:cs="Calibri"/>
                <w:color w:val="000000"/>
                <w:sz w:val="18"/>
                <w:szCs w:val="18"/>
                <w:lang w:eastAsia="es-ES"/>
              </w:rPr>
              <w:t>eview</w:t>
            </w:r>
            <w:r>
              <w:rPr>
                <w:rFonts w:ascii="Calibri" w:eastAsia="Times New Roman" w:hAnsi="Calibri" w:cs="Calibri"/>
                <w:color w:val="000000"/>
                <w:sz w:val="18"/>
                <w:szCs w:val="18"/>
                <w:lang w:eastAsia="es-ES"/>
              </w:rPr>
              <w:t xml:space="preserve"> reporting organ dose estimation</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Osei</w:t>
            </w:r>
            <w:proofErr w:type="spellEnd"/>
            <w:r w:rsidRPr="005076C0">
              <w:rPr>
                <w:rFonts w:ascii="Calibri" w:eastAsia="Times New Roman" w:hAnsi="Calibri" w:cs="Calibri"/>
                <w:color w:val="000000"/>
                <w:sz w:val="18"/>
                <w:szCs w:val="18"/>
                <w:lang w:eastAsia="es-ES"/>
              </w:rPr>
              <w:t xml:space="preserve"> 1999</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vYLMnQVk","properties":{"formattedCitation":"(23)","plainCitation":"(23)","noteIndex":0},"citationItems":[{"id":1316,"uris":["http://zotero.org/users/2552500/items/D9FMV6IA"],"uri":["http://zotero.org/users/2552500/items/D9FMV6IA"],"itemData":{"id":1316,"type":"article-journal","abstract":"There has been growing concern about radiation exposures in the case of pregnant women who undergo radiological examinations of the lower abdomen and pelvis, when the embryo/fetus is near or included in the X-ray field. This paper describes a retrospective study of 50 pregnant women accrued over a period of 10 years. Most of these women were not aware of pregnancy at the time of their radiological examinations. They subsequently discovered that they were pregnant and sought advice from their physicians on fetal dose and risk. They were then referred to a Radiation Protection Advisor for an estimation of the fetal dose. Radiation absorbed dose to the embryo/fetus was estimated from a knowledge of technique factors and examination details using normalized uterine doses published by the National Radiological Protection Board (NRPB). Doses to the embryo/fetus varied between less than 0.01 microGy and 117 mGy, depending on the examination. Gestational ages ranged between 2 and 24 weeks.","container-title":"The British Journal of Radiology","DOI":"10.1259/bjr.72.860.10624343","ISSN":"0007-1285","issue":"860","journalAbbreviation":"Br J Radiol","language":"eng","note":"PMID: 10624343","page":"773-780","source":"PubMed","title":"Fetal doses from radiological examinations","volume":"72","author":[{"family":"Osei","given":"E. K."},{"family":"Faulkner","given":"K."}],"issued":{"date-parts":[["1999",8]]}}}],"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23)</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K</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 Scan</w:t>
            </w:r>
          </w:p>
        </w:tc>
        <w:tc>
          <w:tcPr>
            <w:tcW w:w="138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Skull,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4</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 2000-2010</w:t>
            </w:r>
          </w:p>
        </w:tc>
        <w:tc>
          <w:tcPr>
            <w:tcW w:w="2174" w:type="dxa"/>
            <w:tcBorders>
              <w:top w:val="nil"/>
              <w:left w:val="nil"/>
              <w:bottom w:val="nil"/>
              <w:right w:val="nil"/>
            </w:tcBorders>
            <w:shd w:val="clear" w:color="auto" w:fill="auto"/>
            <w:vAlign w:val="center"/>
            <w:hideMark/>
          </w:tcPr>
          <w:p w:rsidR="00543509" w:rsidRPr="005076C0" w:rsidRDefault="00E14127"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Dose estimation from parameter collection in a cohort of 50 pregnant women</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r>
      <w:tr w:rsidR="00543509" w:rsidRPr="005076C0" w:rsidTr="001007F8">
        <w:trPr>
          <w:trHeight w:val="104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Sharp 1998</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0N9W4egi","properties":{"formattedCitation":"(24)","plainCitation":"(24)","noteIndex":0},"citationItems":[{"id":1431,"uris":["http://zotero.org/users/2552500/items/T34RWT4Y"],"uri":["http://zotero.org/users/2552500/items/T34RWT4Y"],"itemData":{"id":1431,"type":"book","event-place":"Didcot","ISBN":"978-0-85951-420-0","language":"en","note":"OCLC: 924691472","publisher":"NRPB","publisher-place":"Didcot","source":"Open WorldCat","title":"Diagnostic medical exposures: advice on exposure to ionising radiation during pregnancy","title-short":"Diagnostic medical exposures","author":[{"family":"Sharp","given":"C"},{"family":"Shrimpton","given":"J. A"},{"family":"Bury","given":"R. F"},{"literal":"National Radiological Protection Board"}],"issued":{"date-parts":[["1998"]]}}}],"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24)</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K</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 Scan</w:t>
            </w:r>
          </w:p>
        </w:tc>
        <w:tc>
          <w:tcPr>
            <w:tcW w:w="1384" w:type="dxa"/>
            <w:tcBorders>
              <w:top w:val="nil"/>
              <w:left w:val="nil"/>
              <w:bottom w:val="nil"/>
              <w:right w:val="nil"/>
            </w:tcBorders>
            <w:shd w:val="clear" w:color="auto" w:fill="auto"/>
            <w:vAlign w:val="center"/>
            <w:hideMark/>
          </w:tcPr>
          <w:p w:rsidR="00543509" w:rsidRPr="005076C0" w:rsidRDefault="00754EBC"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Skull, Thorax, Head</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1</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CB5981"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 xml:space="preserve">NRPB </w:t>
            </w:r>
            <w:r w:rsidR="00543509" w:rsidRPr="005076C0">
              <w:rPr>
                <w:rFonts w:ascii="Calibri" w:eastAsia="Times New Roman" w:hAnsi="Calibri" w:cs="Calibri"/>
                <w:color w:val="000000"/>
                <w:sz w:val="18"/>
                <w:szCs w:val="18"/>
                <w:lang w:eastAsia="es-ES"/>
              </w:rPr>
              <w:t>national survey</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Parry 1999</w:t>
            </w:r>
            <w:r w:rsidR="00B42486"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6B1tIs84","properties":{"formattedCitation":"(25)","plainCitation":"(25)","noteIndex":0},"citationItems":[{"id":1422,"uris":["http://zotero.org/users/2552500/items/QJUCS2NB"],"uri":["http://zotero.org/users/2552500/items/QJUCS2NB"],"itemData":{"id":1422,"type":"article-journal","abstract":"Factors affecting patient dose in all x-ray imaging modalities include beam energy, filtration, collimation, patient size, and image processing. In conventional radiography, the most important determinant of acceptable patient dose is use of the highest peak kilovoltage that results in diagnostic images. Digital radiography allows a much wider range of exposures than conventional radiography for producing diagnostic images. However, operators must be aware of the subtle differences in techniques used with digital systems to avoid unnecessary increases in patient dose. Low-dose mammography requires lower ranges of peak kilovoltage; different target materials, filters, and screen-film combinations; special attention to breast thickness, composition, and compression during the study; and different standards for grids, magnification, and optical density. Although peak kilovoltage and tube current are important for controlling patient dose in fluoroscopy, collimation, source-to-skin and patient-to-image intensifier distances, and control of beam-on time have perhaps greater importance. Computed tomography (CT) involves greater patient dose than conventional radiography, and, although the primary radiation dose is delivered to smaller volumes, dose calculations must account for dose received by adjacent tissue sections. Many variables are involved in fetal exposure and fetal dose effects, but a solid understanding of them can help in developing responsible patient management practices.","container-title":"Radiographics: A Review Publication of the Radiological Society of North America, Inc","DOI":"10.1148/radiographics.19.5.g99se211289","ISSN":"0271-5333","issue":"5","journalAbbreviation":"Radiographics","language":"eng","note":"PMID: 10489180","page":"1289-1302","source":"PubMed","title":"The AAPM/RSNA physics tutorial for residents. Typical patient radiation doses in diagnostic radiology","volume":"19","author":[{"family":"Parry","given":"R. A."},{"family":"Glaze","given":"S. A."},{"family":"Archer","given":"B. R."}],"issued":{"date-parts":[["1999",10]]}}}],"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B42486" w:rsidRPr="005076C0">
              <w:rPr>
                <w:rFonts w:ascii="Calibri" w:hAnsi="Calibri" w:cs="Calibri"/>
                <w:sz w:val="18"/>
              </w:rPr>
              <w:t>(25)</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US</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 Scan</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4</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nil"/>
              <w:right w:val="nil"/>
            </w:tcBorders>
            <w:shd w:val="clear" w:color="auto" w:fill="auto"/>
            <w:vAlign w:val="center"/>
            <w:hideMark/>
          </w:tcPr>
          <w:p w:rsidR="00543509" w:rsidRPr="005076C0" w:rsidRDefault="00CB5981" w:rsidP="00543509">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R</w:t>
            </w:r>
            <w:r w:rsidR="00543509" w:rsidRPr="005076C0">
              <w:rPr>
                <w:rFonts w:ascii="Calibri" w:eastAsia="Times New Roman" w:hAnsi="Calibri" w:cs="Calibri"/>
                <w:color w:val="000000"/>
                <w:sz w:val="18"/>
                <w:szCs w:val="18"/>
                <w:lang w:eastAsia="es-ES"/>
              </w:rPr>
              <w:t>adiological textbook</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78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Helmrot</w:t>
            </w:r>
            <w:proofErr w:type="spellEnd"/>
            <w:r w:rsidRPr="005076C0">
              <w:rPr>
                <w:rFonts w:ascii="Calibri" w:eastAsia="Times New Roman" w:hAnsi="Calibri" w:cs="Calibri"/>
                <w:color w:val="000000"/>
                <w:sz w:val="18"/>
                <w:szCs w:val="18"/>
                <w:lang w:eastAsia="es-ES"/>
              </w:rPr>
              <w:t xml:space="preserve"> 2003</w:t>
            </w:r>
            <w:r w:rsidR="000E1772"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7C2TouHO","properties":{"formattedCitation":"(26)","plainCitation":"(26)","noteIndex":0},"citationItems":[{"id":1420,"uris":["http://zotero.org/users/2552500/items/8T8I2MTF"],"uri":["http://zotero.org/users/2552500/items/8T8I2MTF"],"itemData":{"id":1420,"type":"report","collection-title":"Radiation Protection in the 2000S – Theory and Practice. Nordic Society for Radiation Protection. Proceedings of the XIII ordinary meeting, Turku/Åbo, Finland, August 25 - 29, 2002.","event-place":"Finland","number":"STUK-A195","page":"519","publisher":"PAILE Wendla","publisher-place":"Finland","title":"Radiation doses to the unborn child at diagnostic examinations in Sweden","author":[{"family":"Helmrot","given":"Ebba"},{"family":"Pettersson","given":"Håkan"},{"family":"Sandborg","given":"Michael"},{"family":"Olsson","given":"Sara"},{"family":"Nilsson","given":"Jonas"},{"family":"Cederlund","given":"Torsten"}],"issued":{"date-parts":[["2003"]]}}}],"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0E1772" w:rsidRPr="005076C0">
              <w:rPr>
                <w:rFonts w:ascii="Calibri" w:hAnsi="Calibri" w:cs="Calibri"/>
                <w:sz w:val="18"/>
              </w:rPr>
              <w:t>(26)</w:t>
            </w:r>
            <w:r w:rsidR="009A49FF" w:rsidRPr="005076C0">
              <w:rPr>
                <w:rFonts w:ascii="Calibri" w:eastAsia="Times New Roman" w:hAnsi="Calibri" w:cs="Calibri"/>
                <w:color w:val="000000"/>
                <w:sz w:val="18"/>
                <w:szCs w:val="18"/>
                <w:lang w:eastAsia="es-ES"/>
              </w:rPr>
              <w:fldChar w:fldCharType="end"/>
            </w:r>
            <w:r w:rsidR="00B42486" w:rsidRPr="005076C0">
              <w:rPr>
                <w:rFonts w:ascii="Calibri" w:eastAsia="Times New Roman" w:hAnsi="Calibri" w:cs="Calibri"/>
                <w:color w:val="000000"/>
                <w:sz w:val="18"/>
                <w:szCs w:val="18"/>
                <w:lang w:eastAsia="es-ES"/>
              </w:rPr>
              <w:t xml:space="preserve"> </w:t>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Sweeden</w:t>
            </w:r>
            <w:proofErr w:type="spellEnd"/>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 Scan</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Abdomen, Barium enema, Thorax</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6</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000-2010</w:t>
            </w:r>
          </w:p>
        </w:tc>
        <w:tc>
          <w:tcPr>
            <w:tcW w:w="2174" w:type="dxa"/>
            <w:tcBorders>
              <w:top w:val="nil"/>
              <w:left w:val="nil"/>
              <w:bottom w:val="nil"/>
              <w:right w:val="nil"/>
            </w:tcBorders>
            <w:shd w:val="clear" w:color="auto" w:fill="auto"/>
            <w:vAlign w:val="center"/>
            <w:hideMark/>
          </w:tcPr>
          <w:p w:rsidR="00543509" w:rsidRPr="005076C0" w:rsidRDefault="00CB5981" w:rsidP="00543509">
            <w:pPr>
              <w:spacing w:after="0" w:line="240" w:lineRule="auto"/>
              <w:jc w:val="center"/>
              <w:rPr>
                <w:rFonts w:ascii="Calibri" w:eastAsia="Times New Roman" w:hAnsi="Calibri" w:cs="Calibri"/>
                <w:color w:val="000000"/>
                <w:sz w:val="18"/>
                <w:szCs w:val="18"/>
                <w:lang w:eastAsia="es-ES"/>
              </w:rPr>
            </w:pPr>
            <w:r>
              <w:rPr>
                <w:rFonts w:ascii="Arial" w:hAnsi="Arial" w:cs="Arial"/>
                <w:color w:val="000000"/>
                <w:sz w:val="16"/>
                <w:szCs w:val="16"/>
                <w:shd w:val="clear" w:color="auto" w:fill="FFFFFF"/>
              </w:rPr>
              <w:t xml:space="preserve">Estimation of organ doses based on data registered in the Radiological Information System/Picture Archive and </w:t>
            </w:r>
            <w:r>
              <w:rPr>
                <w:rFonts w:ascii="Arial" w:hAnsi="Arial" w:cs="Arial"/>
                <w:color w:val="000000"/>
                <w:sz w:val="16"/>
                <w:szCs w:val="16"/>
                <w:shd w:val="clear" w:color="auto" w:fill="FFFFFF"/>
              </w:rPr>
              <w:lastRenderedPageBreak/>
              <w:t>Communication System of one hospital</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lastRenderedPageBreak/>
              <w:t>3</w:t>
            </w:r>
          </w:p>
        </w:tc>
      </w:tr>
      <w:tr w:rsidR="00543509" w:rsidRPr="005076C0" w:rsidTr="001007F8">
        <w:trPr>
          <w:trHeight w:val="29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lastRenderedPageBreak/>
              <w:t>Linet</w:t>
            </w:r>
            <w:proofErr w:type="spellEnd"/>
            <w:r w:rsidRPr="005076C0">
              <w:rPr>
                <w:rFonts w:ascii="Calibri" w:eastAsia="Times New Roman" w:hAnsi="Calibri" w:cs="Calibri"/>
                <w:color w:val="000000"/>
                <w:sz w:val="18"/>
                <w:szCs w:val="18"/>
                <w:lang w:eastAsia="es-ES"/>
              </w:rPr>
              <w:t xml:space="preserve"> 2009</w:t>
            </w:r>
            <w:r w:rsidR="00884542"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0ZiEgoQ2","properties":{"formattedCitation":"(27)","plainCitation":"(27)","noteIndex":0},"citationItems":[{"id":542,"uris":["http://zotero.org/users/2552500/items/FDCU75NQ"],"uri":["http://zotero.org/users/2552500/items/FDCU75NQ"],"itemData":{"id":542,"type":"article-journal","abstract":"While the etiology of most childhood cancers is largely unknown, epiderniologic studies have consistently found an association between exposure to medical radiation during pregnancy and risk of childhood cancer in offspring. The relation between early life diagnostic radiation exposure and occurrence of pediatric cancer risks is less clear. This review summarizes current and historical estimated doses for common diagnostic radiologic procedures as well as the epiderniologic literature on the role of maternal prenatal, children's postnatal and parental preconception diagnostic radiologic procedures on subsequent risk of childhood malignancies. Risk estimates are presented according to factors such as the year of birth of the child, trimester and medical indication for the procedure, and the number of films taken. The paper also discusses limitations of the methods employed in epidemiologic studies to assess pediatric cancer risks, the effects on clinical practice of the results reported from the epiderniologic studies, and clinical and public health policy implications of the findings. Gaps in understanding and additional research needs are identified. Important research priorities include nationwide surveys to estimate fetal and childhood radiation doses from common diagnostic procedures, and epiderniologic studies to quantify pediatric and lifetime cancer risks from prenatal and early childhood exposures to diagnostic radiography, CT, and fluoroscopically guided procedures.","container-title":"Pediatric Radiology","DOI":"10.1007/s00247-008-1026-3","note":"WOS:000266563400002","page":"S4-S26","source":"Web of Science","title":"Children's exposure to diagnostic medical radiation and cancer risk: epidemiologic and dosimetric considerations","title-short":"Children's exposure to diagnostic medical radiation and cancer risk","volume":"39","author":[{"family":"Linet","given":"Martha S."},{"family":"Kim","given":"Kwang","dropping-particle":"pyo"},{"family":"Rajaraman","given":"Preetha"}],"issued":{"date-parts":[["2009",2]]}}}],"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884542" w:rsidRPr="005076C0">
              <w:rPr>
                <w:rFonts w:ascii="Calibri" w:hAnsi="Calibri" w:cs="Calibri"/>
                <w:sz w:val="18"/>
              </w:rPr>
              <w:t>(27)</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worldwide</w:t>
            </w: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various</w:t>
            </w:r>
          </w:p>
        </w:tc>
        <w:tc>
          <w:tcPr>
            <w:tcW w:w="1372" w:type="dxa"/>
            <w:tcBorders>
              <w:top w:val="nil"/>
              <w:left w:val="nil"/>
              <w:bottom w:val="nil"/>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w:t>
            </w: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etal</w:t>
            </w: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Not reported</w:t>
            </w:r>
          </w:p>
        </w:tc>
        <w:tc>
          <w:tcPr>
            <w:tcW w:w="217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Not reported</w:t>
            </w: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2</w:t>
            </w:r>
          </w:p>
        </w:tc>
      </w:tr>
      <w:tr w:rsidR="00543509" w:rsidRPr="005076C0" w:rsidTr="001007F8">
        <w:trPr>
          <w:trHeight w:val="520"/>
        </w:trPr>
        <w:tc>
          <w:tcPr>
            <w:tcW w:w="1348"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roofErr w:type="spellStart"/>
            <w:r w:rsidRPr="005076C0">
              <w:rPr>
                <w:rFonts w:ascii="Calibri" w:eastAsia="Times New Roman" w:hAnsi="Calibri" w:cs="Calibri"/>
                <w:color w:val="000000"/>
                <w:sz w:val="18"/>
                <w:szCs w:val="18"/>
                <w:lang w:eastAsia="es-ES"/>
              </w:rPr>
              <w:t>Kettunen</w:t>
            </w:r>
            <w:proofErr w:type="spellEnd"/>
            <w:r w:rsidRPr="005076C0">
              <w:rPr>
                <w:rFonts w:ascii="Calibri" w:eastAsia="Times New Roman" w:hAnsi="Calibri" w:cs="Calibri"/>
                <w:color w:val="000000"/>
                <w:sz w:val="18"/>
                <w:szCs w:val="18"/>
                <w:lang w:eastAsia="es-ES"/>
              </w:rPr>
              <w:t xml:space="preserve"> 2004</w:t>
            </w:r>
            <w:r w:rsidR="00884542" w:rsidRPr="005076C0">
              <w:rPr>
                <w:rFonts w:ascii="Calibri" w:eastAsia="Times New Roman" w:hAnsi="Calibri" w:cs="Calibri"/>
                <w:color w:val="000000"/>
                <w:sz w:val="18"/>
                <w:szCs w:val="18"/>
                <w:lang w:eastAsia="es-ES"/>
              </w:rPr>
              <w:t xml:space="preserve"> </w:t>
            </w:r>
            <w:r w:rsidR="009A49FF" w:rsidRPr="005076C0">
              <w:rPr>
                <w:rFonts w:ascii="Calibri" w:eastAsia="Times New Roman" w:hAnsi="Calibri" w:cs="Calibri"/>
                <w:color w:val="000000"/>
                <w:sz w:val="18"/>
                <w:szCs w:val="18"/>
                <w:lang w:eastAsia="es-ES"/>
              </w:rPr>
              <w:fldChar w:fldCharType="begin"/>
            </w:r>
            <w:r w:rsidR="00E14127">
              <w:rPr>
                <w:rFonts w:ascii="Calibri" w:eastAsia="Times New Roman" w:hAnsi="Calibri" w:cs="Calibri"/>
                <w:color w:val="000000"/>
                <w:sz w:val="18"/>
                <w:szCs w:val="18"/>
                <w:lang w:eastAsia="es-ES"/>
              </w:rPr>
              <w:instrText xml:space="preserve"> ADDIN ZOTERO_ITEM CSL_CITATION {"citationID":"vnJNvoBG","properties":{"formattedCitation":"(28)","plainCitation":"(28)","noteIndex":0},"citationItems":[{"id":1472,"uris":["http://zotero.org/users/2552500/items/MDC25SAE"],"uri":["http://zotero.org/users/2552500/items/MDC25SAE"],"itemData":{"id":1472,"type":"thesis","archive":"STUK-A204","event-place":"Faculty of Medicine at the University of Oulu","publisher":"STUK–Radiation and Nuclear Safety Authority","publisher-place":"Faculty of Medicine at the University of Oulu","title":"RADIATION DOSE AND RADIATION RISK TO FOETUSES AND NEWBORNS DURING X-RAY EXAMINATIONS","URL":"ISBN 951-712- 888-6","author":[{"family":"Kettunen","given":"A"}],"issued":{"date-parts":[["2004",6]]}}}],"schema":"https://github.com/citation-style-language/schema/raw/master/csl-citation.json"} </w:instrText>
            </w:r>
            <w:r w:rsidR="009A49FF" w:rsidRPr="005076C0">
              <w:rPr>
                <w:rFonts w:ascii="Calibri" w:eastAsia="Times New Roman" w:hAnsi="Calibri" w:cs="Calibri"/>
                <w:color w:val="000000"/>
                <w:sz w:val="18"/>
                <w:szCs w:val="18"/>
                <w:lang w:eastAsia="es-ES"/>
              </w:rPr>
              <w:fldChar w:fldCharType="separate"/>
            </w:r>
            <w:r w:rsidR="00884542" w:rsidRPr="005076C0">
              <w:rPr>
                <w:rFonts w:ascii="Calibri" w:hAnsi="Calibri" w:cs="Calibri"/>
                <w:sz w:val="18"/>
              </w:rPr>
              <w:t>(28)</w:t>
            </w:r>
            <w:r w:rsidR="009A49FF" w:rsidRPr="005076C0">
              <w:rPr>
                <w:rFonts w:ascii="Calibri" w:eastAsia="Times New Roman" w:hAnsi="Calibri" w:cs="Calibri"/>
                <w:color w:val="000000"/>
                <w:sz w:val="18"/>
                <w:szCs w:val="18"/>
                <w:lang w:eastAsia="es-ES"/>
              </w:rPr>
              <w:fldChar w:fldCharType="end"/>
            </w:r>
          </w:p>
        </w:tc>
        <w:tc>
          <w:tcPr>
            <w:tcW w:w="1661"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Finland</w:t>
            </w:r>
          </w:p>
        </w:tc>
        <w:tc>
          <w:tcPr>
            <w:tcW w:w="1254"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conventional</w:t>
            </w:r>
          </w:p>
        </w:tc>
        <w:tc>
          <w:tcPr>
            <w:tcW w:w="1384"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thorax, thorax and </w:t>
            </w:r>
            <w:r w:rsidR="0053382F" w:rsidRPr="005076C0">
              <w:rPr>
                <w:rFonts w:ascii="Calibri" w:eastAsia="Times New Roman" w:hAnsi="Calibri" w:cs="Calibri"/>
                <w:color w:val="000000"/>
                <w:sz w:val="18"/>
                <w:szCs w:val="18"/>
                <w:lang w:eastAsia="es-ES"/>
              </w:rPr>
              <w:t>abdominal</w:t>
            </w:r>
          </w:p>
        </w:tc>
        <w:tc>
          <w:tcPr>
            <w:tcW w:w="1372" w:type="dxa"/>
            <w:tcBorders>
              <w:top w:val="nil"/>
              <w:left w:val="nil"/>
              <w:bottom w:val="single" w:sz="4" w:space="0" w:color="auto"/>
              <w:right w:val="nil"/>
            </w:tcBorders>
            <w:shd w:val="clear" w:color="auto" w:fill="auto"/>
            <w:vAlign w:val="center"/>
            <w:hideMark/>
          </w:tcPr>
          <w:p w:rsidR="00543509" w:rsidRPr="005076C0" w:rsidRDefault="00543509" w:rsidP="004B7AC3">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Brain dose</w:t>
            </w:r>
          </w:p>
        </w:tc>
        <w:tc>
          <w:tcPr>
            <w:tcW w:w="1189"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9</w:t>
            </w:r>
          </w:p>
        </w:tc>
        <w:tc>
          <w:tcPr>
            <w:tcW w:w="1310"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0</w:t>
            </w:r>
          </w:p>
        </w:tc>
        <w:tc>
          <w:tcPr>
            <w:tcW w:w="1359"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1990-1999</w:t>
            </w:r>
          </w:p>
        </w:tc>
        <w:tc>
          <w:tcPr>
            <w:tcW w:w="2174"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Nationwide survey</w:t>
            </w:r>
          </w:p>
        </w:tc>
        <w:tc>
          <w:tcPr>
            <w:tcW w:w="1049" w:type="dxa"/>
            <w:tcBorders>
              <w:top w:val="nil"/>
              <w:left w:val="nil"/>
              <w:bottom w:val="single" w:sz="4" w:space="0" w:color="auto"/>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5</w:t>
            </w:r>
          </w:p>
        </w:tc>
      </w:tr>
      <w:tr w:rsidR="00543509" w:rsidRPr="005076C0" w:rsidTr="001007F8">
        <w:trPr>
          <w:trHeight w:val="290"/>
        </w:trPr>
        <w:tc>
          <w:tcPr>
            <w:tcW w:w="1348"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661"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25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38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372" w:type="dxa"/>
            <w:tcBorders>
              <w:top w:val="nil"/>
              <w:left w:val="nil"/>
              <w:bottom w:val="nil"/>
              <w:right w:val="nil"/>
            </w:tcBorders>
            <w:shd w:val="clear" w:color="auto" w:fill="auto"/>
            <w:vAlign w:val="bottom"/>
            <w:hideMark/>
          </w:tcPr>
          <w:p w:rsidR="00543509" w:rsidRPr="005076C0" w:rsidRDefault="00543509" w:rsidP="00543509">
            <w:pPr>
              <w:spacing w:after="0" w:line="240" w:lineRule="auto"/>
              <w:rPr>
                <w:rFonts w:ascii="Calibri" w:eastAsia="Times New Roman" w:hAnsi="Calibri" w:cs="Calibri"/>
                <w:color w:val="000000"/>
                <w:sz w:val="18"/>
                <w:szCs w:val="18"/>
                <w:lang w:eastAsia="es-ES"/>
              </w:rPr>
            </w:pPr>
          </w:p>
        </w:tc>
        <w:tc>
          <w:tcPr>
            <w:tcW w:w="118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310"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35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2174"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c>
          <w:tcPr>
            <w:tcW w:w="1049" w:type="dxa"/>
            <w:tcBorders>
              <w:top w:val="nil"/>
              <w:left w:val="nil"/>
              <w:bottom w:val="nil"/>
              <w:right w:val="nil"/>
            </w:tcBorders>
            <w:shd w:val="clear" w:color="auto" w:fill="auto"/>
            <w:vAlign w:val="center"/>
            <w:hideMark/>
          </w:tcPr>
          <w:p w:rsidR="00543509" w:rsidRPr="005076C0" w:rsidRDefault="00543509" w:rsidP="00543509">
            <w:pPr>
              <w:spacing w:after="0" w:line="240" w:lineRule="auto"/>
              <w:jc w:val="center"/>
              <w:rPr>
                <w:rFonts w:ascii="Calibri" w:eastAsia="Times New Roman" w:hAnsi="Calibri" w:cs="Calibri"/>
                <w:color w:val="000000"/>
                <w:sz w:val="18"/>
                <w:szCs w:val="18"/>
                <w:lang w:eastAsia="es-ES"/>
              </w:rPr>
            </w:pPr>
          </w:p>
        </w:tc>
      </w:tr>
      <w:tr w:rsidR="00543509" w:rsidRPr="005076C0" w:rsidTr="00543509">
        <w:trPr>
          <w:trHeight w:val="270"/>
        </w:trPr>
        <w:tc>
          <w:tcPr>
            <w:tcW w:w="14100" w:type="dxa"/>
            <w:gridSpan w:val="10"/>
            <w:tcBorders>
              <w:top w:val="nil"/>
              <w:left w:val="nil"/>
              <w:bottom w:val="nil"/>
              <w:right w:val="nil"/>
            </w:tcBorders>
            <w:shd w:val="clear" w:color="auto" w:fill="auto"/>
            <w:vAlign w:val="center"/>
            <w:hideMark/>
          </w:tcPr>
          <w:p w:rsidR="00543509" w:rsidRDefault="00754EBC" w:rsidP="006F62EE">
            <w:pPr>
              <w:spacing w:after="0" w:line="240" w:lineRule="auto"/>
              <w:rPr>
                <w:rFonts w:ascii="Calibri" w:eastAsia="Times New Roman" w:hAnsi="Calibri" w:cs="Calibri"/>
                <w:color w:val="000000"/>
                <w:sz w:val="18"/>
                <w:szCs w:val="18"/>
                <w:lang w:eastAsia="es-ES"/>
              </w:rPr>
            </w:pPr>
            <w:r w:rsidRPr="005076C0">
              <w:rPr>
                <w:rFonts w:ascii="Calibri" w:eastAsia="Times New Roman" w:hAnsi="Calibri" w:cs="Calibri"/>
                <w:color w:val="000000"/>
                <w:sz w:val="18"/>
                <w:szCs w:val="18"/>
                <w:lang w:eastAsia="es-ES"/>
              </w:rPr>
              <w:t xml:space="preserve">* as row we identify here: a) </w:t>
            </w:r>
            <w:r w:rsidR="00A205FE">
              <w:rPr>
                <w:rFonts w:ascii="Calibri" w:eastAsia="Times New Roman" w:hAnsi="Calibri" w:cs="Calibri"/>
                <w:color w:val="000000"/>
                <w:sz w:val="18"/>
                <w:szCs w:val="18"/>
                <w:lang w:eastAsia="es-ES"/>
              </w:rPr>
              <w:t xml:space="preserve">The number of different </w:t>
            </w:r>
            <w:r w:rsidRPr="005076C0">
              <w:rPr>
                <w:rFonts w:ascii="Calibri" w:eastAsia="Times New Roman" w:hAnsi="Calibri" w:cs="Calibri"/>
                <w:color w:val="000000"/>
                <w:sz w:val="18"/>
                <w:szCs w:val="18"/>
                <w:lang w:eastAsia="es-ES"/>
              </w:rPr>
              <w:t>parameters combination (</w:t>
            </w:r>
            <w:r w:rsidR="00A205FE">
              <w:rPr>
                <w:rFonts w:ascii="Calibri" w:eastAsia="Times New Roman" w:hAnsi="Calibri" w:cs="Calibri"/>
                <w:color w:val="000000"/>
                <w:sz w:val="18"/>
                <w:szCs w:val="18"/>
                <w:lang w:eastAsia="es-ES"/>
              </w:rPr>
              <w:t>each combination is resulting in a</w:t>
            </w:r>
            <w:r w:rsidRPr="005076C0">
              <w:rPr>
                <w:rFonts w:ascii="Calibri" w:eastAsia="Times New Roman" w:hAnsi="Calibri" w:cs="Calibri"/>
                <w:color w:val="000000"/>
                <w:sz w:val="18"/>
                <w:szCs w:val="18"/>
                <w:lang w:eastAsia="es-ES"/>
              </w:rPr>
              <w:t xml:space="preserve"> </w:t>
            </w:r>
            <w:r w:rsidR="006F62EE" w:rsidRPr="005076C0">
              <w:rPr>
                <w:rFonts w:ascii="Calibri" w:eastAsia="Times New Roman" w:hAnsi="Calibri" w:cs="Calibri"/>
                <w:color w:val="000000"/>
                <w:sz w:val="18"/>
                <w:szCs w:val="18"/>
                <w:lang w:eastAsia="es-ES"/>
              </w:rPr>
              <w:t>dose estimation</w:t>
            </w:r>
            <w:r w:rsidRPr="005076C0">
              <w:rPr>
                <w:rFonts w:ascii="Calibri" w:eastAsia="Times New Roman" w:hAnsi="Calibri" w:cs="Calibri"/>
                <w:color w:val="000000"/>
                <w:sz w:val="18"/>
                <w:szCs w:val="18"/>
                <w:lang w:eastAsia="es-ES"/>
              </w:rPr>
              <w:t xml:space="preserve"> </w:t>
            </w:r>
            <w:r w:rsidR="00A205FE">
              <w:rPr>
                <w:rFonts w:ascii="Calibri" w:eastAsia="Times New Roman" w:hAnsi="Calibri" w:cs="Calibri"/>
                <w:color w:val="000000"/>
                <w:sz w:val="18"/>
                <w:szCs w:val="18"/>
                <w:lang w:eastAsia="es-ES"/>
              </w:rPr>
              <w:t>with</w:t>
            </w:r>
            <w:r w:rsidR="00A205FE" w:rsidRPr="005076C0">
              <w:rPr>
                <w:rFonts w:ascii="Calibri" w:eastAsia="Times New Roman" w:hAnsi="Calibri" w:cs="Calibri"/>
                <w:color w:val="000000"/>
                <w:sz w:val="18"/>
                <w:szCs w:val="18"/>
                <w:lang w:eastAsia="es-ES"/>
              </w:rPr>
              <w:t xml:space="preserve"> </w:t>
            </w:r>
            <w:r w:rsidRPr="005076C0">
              <w:rPr>
                <w:rFonts w:ascii="Calibri" w:eastAsia="Times New Roman" w:hAnsi="Calibri" w:cs="Calibri"/>
                <w:color w:val="000000"/>
                <w:sz w:val="18"/>
                <w:szCs w:val="18"/>
                <w:lang w:eastAsia="es-ES"/>
              </w:rPr>
              <w:t>the PCXMC softwar</w:t>
            </w:r>
            <w:r w:rsidR="006F62EE" w:rsidRPr="005076C0">
              <w:rPr>
                <w:rFonts w:ascii="Calibri" w:eastAsia="Times New Roman" w:hAnsi="Calibri" w:cs="Calibri"/>
                <w:color w:val="000000"/>
                <w:sz w:val="18"/>
                <w:szCs w:val="18"/>
                <w:lang w:eastAsia="es-ES"/>
              </w:rPr>
              <w:t>e</w:t>
            </w:r>
            <w:r w:rsidRPr="005076C0">
              <w:rPr>
                <w:rFonts w:ascii="Calibri" w:eastAsia="Times New Roman" w:hAnsi="Calibri" w:cs="Calibri"/>
                <w:color w:val="000000"/>
                <w:sz w:val="18"/>
                <w:szCs w:val="18"/>
                <w:lang w:eastAsia="es-ES"/>
              </w:rPr>
              <w:t xml:space="preserve">; or b) </w:t>
            </w:r>
            <w:r w:rsidR="00A205FE">
              <w:rPr>
                <w:rFonts w:ascii="Calibri" w:eastAsia="Times New Roman" w:hAnsi="Calibri" w:cs="Calibri"/>
                <w:color w:val="000000"/>
                <w:sz w:val="18"/>
                <w:szCs w:val="18"/>
                <w:lang w:eastAsia="es-ES"/>
              </w:rPr>
              <w:t xml:space="preserve">The number of different </w:t>
            </w:r>
            <w:r w:rsidRPr="005076C0">
              <w:rPr>
                <w:rFonts w:ascii="Calibri" w:eastAsia="Times New Roman" w:hAnsi="Calibri" w:cs="Calibri"/>
                <w:color w:val="000000"/>
                <w:sz w:val="18"/>
                <w:szCs w:val="18"/>
                <w:lang w:eastAsia="es-ES"/>
              </w:rPr>
              <w:t>value of the brain dose</w:t>
            </w:r>
            <w:r w:rsidR="00A205FE">
              <w:rPr>
                <w:rFonts w:ascii="Calibri" w:eastAsia="Times New Roman" w:hAnsi="Calibri" w:cs="Calibri"/>
                <w:color w:val="000000"/>
                <w:sz w:val="18"/>
                <w:szCs w:val="18"/>
                <w:lang w:eastAsia="es-ES"/>
              </w:rPr>
              <w:t>s reported</w:t>
            </w:r>
          </w:p>
          <w:p w:rsidR="00A205FE" w:rsidRDefault="00A205FE" w:rsidP="00A205FE">
            <w:pPr>
              <w:spacing w:after="0" w:line="240" w:lineRule="auto"/>
              <w:rPr>
                <w:rFonts w:ascii="Calibri" w:eastAsia="Times New Roman" w:hAnsi="Calibri" w:cs="Calibri"/>
                <w:color w:val="000000"/>
                <w:sz w:val="18"/>
                <w:szCs w:val="18"/>
                <w:lang w:eastAsia="es-ES"/>
              </w:rPr>
            </w:pPr>
            <w:r w:rsidRPr="00A205FE">
              <w:rPr>
                <w:rFonts w:ascii="Calibri" w:eastAsia="Times New Roman" w:hAnsi="Calibri" w:cs="Calibri"/>
                <w:color w:val="000000"/>
                <w:sz w:val="18"/>
                <w:szCs w:val="18"/>
                <w:lang w:eastAsia="es-ES"/>
              </w:rPr>
              <w:t>(#) For neck procedures, manuscript reporting full spine or scoliosis projection was considered as projection for cervical spine. Justification: Cervical spine is included in full spine projection and scoliosis projection. Some of the reported reason for a neck x-ray was “scoliosis”.</w:t>
            </w:r>
          </w:p>
          <w:p w:rsidR="00A205FE" w:rsidRPr="00A205FE" w:rsidRDefault="00A205FE" w:rsidP="00A205FE">
            <w:pPr>
              <w:spacing w:after="0" w:line="240" w:lineRule="auto"/>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 xml:space="preserve">$ Relevance score: To each of the publication found we gave a relevance score. Relevance refer to the specific aim of this work, which is to obtain the dose which could be taken as most representative of the practice of a given age and time period. Thus, if parameters/estimation comes from a collection of parameters/measurement at national level a high score is given. For more details around this score see Fontana 2019 </w:t>
            </w:r>
            <w:r w:rsidR="009A49FF">
              <w:rPr>
                <w:rFonts w:ascii="Calibri" w:eastAsia="Times New Roman" w:hAnsi="Calibri" w:cs="Calibri"/>
                <w:color w:val="000000"/>
                <w:sz w:val="18"/>
                <w:szCs w:val="18"/>
                <w:lang w:eastAsia="es-ES"/>
              </w:rPr>
              <w:fldChar w:fldCharType="begin"/>
            </w:r>
            <w:r w:rsidR="00ED0FA0">
              <w:rPr>
                <w:rFonts w:ascii="Calibri" w:eastAsia="Times New Roman" w:hAnsi="Calibri" w:cs="Calibri"/>
                <w:color w:val="000000"/>
                <w:sz w:val="18"/>
                <w:szCs w:val="18"/>
                <w:lang w:eastAsia="es-ES"/>
              </w:rPr>
              <w:instrText xml:space="preserve"> ADDIN ZOTERO_ITEM CSL_CITATION {"citationID":"wWpe4gHt","properties":{"formattedCitation":"(1)","plainCitation":"(1)","noteIndex":0},"citationItems":[{"id":7475,"uris":["http://zotero.org/users/2552500/items/UMG4YYKB"],"uri":["http://zotero.org/users/2552500/items/UMG4YYKB"],"itemData":{"id":7475,"type":"article-journal","abstract":"The purpose of this study is to support retrospective dose estimation for epidemiological studies by providing estimates of historical absorbed organ doses to the brain, lens of the eye, salivary glands, and thyroid from intraoral dental radiographic examinations performed from 1940 to 2009. We simulated organ doses to an adult over 10 y time periods from 1940 to 2009, based on commonly used sets of x-ray machine settings collected from the literature. Simulations to estimate organ dose were performed using personal computer x-ray Monte Carlo software. Overall, organ doses were less than 1 mGy for a single intraoral radiograph for all decades. From 1940 to 2009, doses to the brain, eye lens, salivary glands, and thyroid decreased by 86, 96, 95, and 89%, respectively. Of these four organs, the salivary glands received the highest doses, with values decreasing from about 0.23 mGy in the 1940s to 0.025 mGy in the 2000s for a single intraoral radiograph. Based on simulations using collected historical data on x-ray technical parameters, improvements in technology and optimization of the technical settings used to perform intraoral dental radiography have resulted in a decrease in absorbed dose to the brain, eye lens, salivary glands, and thyroid over the period from 1940 to 2009.","container-title":"Health Physics","DOI":"10.1097/HP.0000000000001138","ISSN":"1538-5159","journalAbbreviation":"Health Phys","language":"eng","note":"PMID: 31634260","source":"PubMed","title":"Trends in Estimated Thyroid, Salivary Gland, Brain, and Eye Lens Doses From Intraoral Dental Radiography Over Seven Decades (1940 to 2009)","author":[{"family":"Fontana","given":"R. C."},{"family":"Pasqual","given":"E."},{"family":"Miller","given":"D. L."},{"family":"Simon","given":"S. L."},{"family":"Cardis","given":"E."},{"family":"Thierry-Chef","given":"I."}],"issued":{"date-parts":[["2019",10,18]]}}}],"schema":"https://github.com/citation-style-language/schema/raw/master/csl-citation.json"} </w:instrText>
            </w:r>
            <w:r w:rsidR="009A49FF">
              <w:rPr>
                <w:rFonts w:ascii="Calibri" w:eastAsia="Times New Roman" w:hAnsi="Calibri" w:cs="Calibri"/>
                <w:color w:val="000000"/>
                <w:sz w:val="18"/>
                <w:szCs w:val="18"/>
                <w:lang w:eastAsia="es-ES"/>
              </w:rPr>
              <w:fldChar w:fldCharType="separate"/>
            </w:r>
            <w:r w:rsidR="00ED0FA0" w:rsidRPr="00ED0FA0">
              <w:rPr>
                <w:rFonts w:ascii="Calibri" w:hAnsi="Calibri" w:cs="Calibri"/>
                <w:sz w:val="18"/>
              </w:rPr>
              <w:t>(1)</w:t>
            </w:r>
            <w:r w:rsidR="009A49FF">
              <w:rPr>
                <w:rFonts w:ascii="Calibri" w:eastAsia="Times New Roman" w:hAnsi="Calibri" w:cs="Calibri"/>
                <w:color w:val="000000"/>
                <w:sz w:val="18"/>
                <w:szCs w:val="18"/>
                <w:lang w:eastAsia="es-ES"/>
              </w:rPr>
              <w:fldChar w:fldCharType="end"/>
            </w:r>
          </w:p>
          <w:p w:rsidR="00A205FE" w:rsidRPr="005076C0" w:rsidRDefault="00A205FE" w:rsidP="006F62EE">
            <w:pPr>
              <w:spacing w:after="0" w:line="240" w:lineRule="auto"/>
              <w:rPr>
                <w:rFonts w:ascii="Calibri" w:eastAsia="Times New Roman" w:hAnsi="Calibri" w:cs="Calibri"/>
                <w:color w:val="000000"/>
                <w:sz w:val="18"/>
                <w:szCs w:val="18"/>
                <w:lang w:eastAsia="es-ES"/>
              </w:rPr>
            </w:pPr>
          </w:p>
        </w:tc>
      </w:tr>
    </w:tbl>
    <w:p w:rsidR="00BE2B73" w:rsidRDefault="00BE2B73">
      <w:pPr>
        <w:sectPr w:rsidR="00BE2B73" w:rsidSect="00BE2B73">
          <w:pgSz w:w="16838" w:h="11906" w:orient="landscape"/>
          <w:pgMar w:top="1701" w:right="1417" w:bottom="1701" w:left="1417" w:header="708" w:footer="708" w:gutter="0"/>
          <w:cols w:space="708"/>
          <w:docGrid w:linePitch="360"/>
        </w:sectPr>
      </w:pPr>
    </w:p>
    <w:p w:rsidR="002629D4" w:rsidRDefault="002629D4" w:rsidP="00D7148E">
      <w:pPr>
        <w:pStyle w:val="Ttulo2"/>
        <w:rPr>
          <w:color w:val="auto"/>
        </w:rPr>
      </w:pPr>
      <w:r w:rsidRPr="002D2A97">
        <w:rPr>
          <w:color w:val="auto"/>
        </w:rPr>
        <w:lastRenderedPageBreak/>
        <w:t>PCXMC simulation</w:t>
      </w:r>
      <w:r w:rsidR="001007F8">
        <w:rPr>
          <w:color w:val="auto"/>
        </w:rPr>
        <w:t xml:space="preserve"> details</w:t>
      </w:r>
    </w:p>
    <w:p w:rsidR="00ED0FA0" w:rsidRPr="00E1557D" w:rsidRDefault="00ED0FA0" w:rsidP="00E1557D">
      <w:pPr>
        <w:pStyle w:val="Ttulo2"/>
        <w:rPr>
          <w:color w:val="auto"/>
        </w:rPr>
      </w:pPr>
      <w:r w:rsidRPr="00E1557D">
        <w:rPr>
          <w:color w:val="auto"/>
        </w:rPr>
        <w:t>Table S3.3: Details on the age categories used for simulation on the PCXMC software</w:t>
      </w:r>
    </w:p>
    <w:p w:rsidR="002629D4" w:rsidRDefault="002629D4" w:rsidP="00ED0FA0">
      <w:r>
        <w:t>PCXMC use the following age group</w:t>
      </w:r>
      <w:r w:rsidR="00ED0FA0">
        <w:t xml:space="preserve"> (in years of age)</w:t>
      </w:r>
      <w:r>
        <w:t xml:space="preserve"> 0 (0 to 0.5); 1 (0.5 to 2.5); 5 (2.5 to 7.5); 10</w:t>
      </w:r>
      <w:r w:rsidR="004403EE">
        <w:t xml:space="preserve"> (</w:t>
      </w:r>
      <w:r>
        <w:t xml:space="preserve">7.5 to 12.5); </w:t>
      </w:r>
      <w:r w:rsidR="004403EE">
        <w:t>15 (12.5 to 17)</w:t>
      </w:r>
      <w:r w:rsidR="00ED0FA0">
        <w:t xml:space="preserve"> </w:t>
      </w:r>
      <w:r w:rsidR="004403EE">
        <w:t>and adult. Age reported in the publication</w:t>
      </w:r>
      <w:r w:rsidR="00ED0FA0">
        <w:t xml:space="preserve"> may not match with these categories. Here we report first the age category as reported in the publication, and after the age categories that were used for the sim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1631"/>
        <w:gridCol w:w="2062"/>
        <w:gridCol w:w="4951"/>
      </w:tblGrid>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b/>
                <w:sz w:val="16"/>
                <w:szCs w:val="16"/>
                <w:lang w:val="es-ES" w:eastAsia="es-ES"/>
              </w:rPr>
            </w:pPr>
            <w:proofErr w:type="spellStart"/>
            <w:r w:rsidRPr="002D2A97">
              <w:rPr>
                <w:rFonts w:ascii="Arial" w:eastAsia="Times New Roman" w:hAnsi="Arial" w:cs="Arial"/>
                <w:b/>
                <w:sz w:val="16"/>
                <w:szCs w:val="16"/>
                <w:lang w:val="es-ES" w:eastAsia="es-ES"/>
              </w:rPr>
              <w:t>Ref</w:t>
            </w:r>
            <w:r>
              <w:rPr>
                <w:rFonts w:ascii="Arial" w:eastAsia="Times New Roman" w:hAnsi="Arial" w:cs="Arial"/>
                <w:b/>
                <w:sz w:val="16"/>
                <w:szCs w:val="16"/>
                <w:lang w:val="es-ES" w:eastAsia="es-ES"/>
              </w:rPr>
              <w:t>erence</w:t>
            </w:r>
            <w:proofErr w:type="spellEnd"/>
          </w:p>
        </w:tc>
        <w:tc>
          <w:tcPr>
            <w:tcW w:w="1193" w:type="pct"/>
            <w:shd w:val="clear" w:color="auto" w:fill="auto"/>
            <w:noWrap/>
            <w:vAlign w:val="bottom"/>
            <w:hideMark/>
          </w:tcPr>
          <w:p w:rsidR="00ED0FA0" w:rsidRPr="00754EBC" w:rsidRDefault="00ED0FA0" w:rsidP="002629D4">
            <w:pPr>
              <w:spacing w:after="0" w:line="240" w:lineRule="auto"/>
              <w:rPr>
                <w:rFonts w:ascii="Arial" w:eastAsia="Times New Roman" w:hAnsi="Arial" w:cs="Arial"/>
                <w:b/>
                <w:sz w:val="16"/>
                <w:szCs w:val="16"/>
                <w:lang w:val="en-GB" w:eastAsia="es-ES"/>
              </w:rPr>
            </w:pPr>
            <w:r w:rsidRPr="00754EBC">
              <w:rPr>
                <w:rFonts w:ascii="Arial" w:eastAsia="Times New Roman" w:hAnsi="Arial" w:cs="Arial"/>
                <w:b/>
                <w:sz w:val="16"/>
                <w:szCs w:val="16"/>
                <w:lang w:val="en-GB" w:eastAsia="es-ES"/>
              </w:rPr>
              <w:t>Age</w:t>
            </w:r>
            <w:r>
              <w:rPr>
                <w:rFonts w:ascii="Arial" w:eastAsia="Times New Roman" w:hAnsi="Arial" w:cs="Arial"/>
                <w:b/>
                <w:sz w:val="16"/>
                <w:szCs w:val="16"/>
                <w:lang w:val="en-GB" w:eastAsia="es-ES"/>
              </w:rPr>
              <w:t xml:space="preserve"> categories</w:t>
            </w:r>
            <w:r w:rsidRPr="00754EBC">
              <w:rPr>
                <w:rFonts w:ascii="Arial" w:eastAsia="Times New Roman" w:hAnsi="Arial" w:cs="Arial"/>
                <w:b/>
                <w:sz w:val="16"/>
                <w:szCs w:val="16"/>
                <w:lang w:val="en-GB" w:eastAsia="es-ES"/>
              </w:rPr>
              <w:t xml:space="preserve"> reported in the manuscript</w:t>
            </w:r>
          </w:p>
        </w:tc>
        <w:tc>
          <w:tcPr>
            <w:tcW w:w="2864" w:type="pct"/>
            <w:shd w:val="clear" w:color="auto" w:fill="auto"/>
            <w:noWrap/>
            <w:vAlign w:val="bottom"/>
            <w:hideMark/>
          </w:tcPr>
          <w:p w:rsidR="00ED0FA0" w:rsidRDefault="00ED0FA0" w:rsidP="004134AE">
            <w:pPr>
              <w:spacing w:after="0" w:line="240" w:lineRule="auto"/>
              <w:rPr>
                <w:rFonts w:ascii="Arial" w:eastAsia="Times New Roman" w:hAnsi="Arial" w:cs="Arial"/>
                <w:b/>
                <w:sz w:val="16"/>
                <w:szCs w:val="16"/>
                <w:lang w:val="es-ES" w:eastAsia="es-ES"/>
              </w:rPr>
            </w:pPr>
            <w:proofErr w:type="spellStart"/>
            <w:r>
              <w:rPr>
                <w:rFonts w:ascii="Arial" w:eastAsia="Times New Roman" w:hAnsi="Arial" w:cs="Arial"/>
                <w:b/>
                <w:sz w:val="16"/>
                <w:szCs w:val="16"/>
                <w:lang w:val="es-ES" w:eastAsia="es-ES"/>
              </w:rPr>
              <w:t>Age</w:t>
            </w:r>
            <w:proofErr w:type="spellEnd"/>
            <w:r>
              <w:rPr>
                <w:rFonts w:ascii="Arial" w:eastAsia="Times New Roman" w:hAnsi="Arial" w:cs="Arial"/>
                <w:b/>
                <w:sz w:val="16"/>
                <w:szCs w:val="16"/>
                <w:lang w:val="es-ES" w:eastAsia="es-ES"/>
              </w:rPr>
              <w:t xml:space="preserve"> </w:t>
            </w:r>
            <w:proofErr w:type="spellStart"/>
            <w:r>
              <w:rPr>
                <w:rFonts w:ascii="Arial" w:eastAsia="Times New Roman" w:hAnsi="Arial" w:cs="Arial"/>
                <w:b/>
                <w:sz w:val="16"/>
                <w:szCs w:val="16"/>
                <w:lang w:val="es-ES" w:eastAsia="es-ES"/>
              </w:rPr>
              <w:t>categories</w:t>
            </w:r>
            <w:proofErr w:type="spellEnd"/>
            <w:r>
              <w:rPr>
                <w:rFonts w:ascii="Arial" w:eastAsia="Times New Roman" w:hAnsi="Arial" w:cs="Arial"/>
                <w:b/>
                <w:sz w:val="16"/>
                <w:szCs w:val="16"/>
                <w:lang w:val="es-ES" w:eastAsia="es-ES"/>
              </w:rPr>
              <w:t xml:space="preserve"> </w:t>
            </w:r>
            <w:proofErr w:type="spellStart"/>
            <w:r>
              <w:rPr>
                <w:rFonts w:ascii="Arial" w:eastAsia="Times New Roman" w:hAnsi="Arial" w:cs="Arial"/>
                <w:b/>
                <w:sz w:val="16"/>
                <w:szCs w:val="16"/>
                <w:lang w:val="es-ES" w:eastAsia="es-ES"/>
              </w:rPr>
              <w:t>used</w:t>
            </w:r>
            <w:proofErr w:type="spellEnd"/>
            <w:r>
              <w:rPr>
                <w:rFonts w:ascii="Arial" w:eastAsia="Times New Roman" w:hAnsi="Arial" w:cs="Arial"/>
                <w:b/>
                <w:sz w:val="16"/>
                <w:szCs w:val="16"/>
                <w:lang w:val="es-ES" w:eastAsia="es-ES"/>
              </w:rPr>
              <w:t xml:space="preserve"> in </w:t>
            </w:r>
            <w:proofErr w:type="spellStart"/>
            <w:r>
              <w:rPr>
                <w:rFonts w:ascii="Arial" w:eastAsia="Times New Roman" w:hAnsi="Arial" w:cs="Arial"/>
                <w:b/>
                <w:sz w:val="16"/>
                <w:szCs w:val="16"/>
                <w:lang w:val="es-ES" w:eastAsia="es-ES"/>
              </w:rPr>
              <w:t>the</w:t>
            </w:r>
            <w:proofErr w:type="spellEnd"/>
            <w:r>
              <w:rPr>
                <w:rFonts w:ascii="Arial" w:eastAsia="Times New Roman" w:hAnsi="Arial" w:cs="Arial"/>
                <w:b/>
                <w:sz w:val="16"/>
                <w:szCs w:val="16"/>
                <w:lang w:val="es-ES" w:eastAsia="es-ES"/>
              </w:rPr>
              <w:t xml:space="preserve"> </w:t>
            </w:r>
            <w:proofErr w:type="spellStart"/>
            <w:r>
              <w:rPr>
                <w:rFonts w:ascii="Arial" w:eastAsia="Times New Roman" w:hAnsi="Arial" w:cs="Arial"/>
                <w:b/>
                <w:sz w:val="16"/>
                <w:szCs w:val="16"/>
                <w:lang w:val="es-ES" w:eastAsia="es-ES"/>
              </w:rPr>
              <w:t>simulations</w:t>
            </w:r>
            <w:proofErr w:type="spellEnd"/>
          </w:p>
          <w:p w:rsidR="00ED0FA0" w:rsidRPr="002D2A97" w:rsidRDefault="00ED0FA0" w:rsidP="004134AE">
            <w:pPr>
              <w:spacing w:after="0" w:line="240" w:lineRule="auto"/>
              <w:rPr>
                <w:rFonts w:ascii="Arial" w:eastAsia="Times New Roman" w:hAnsi="Arial" w:cs="Arial"/>
                <w:b/>
                <w:sz w:val="16"/>
                <w:szCs w:val="16"/>
                <w:lang w:val="es-ES" w:eastAsia="es-ES"/>
              </w:rPr>
            </w:pP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Sonawane</w:t>
            </w:r>
            <w:proofErr w:type="spellEnd"/>
            <w:r w:rsidRPr="002D2A97">
              <w:rPr>
                <w:rFonts w:ascii="Arial" w:eastAsia="Times New Roman" w:hAnsi="Arial" w:cs="Arial"/>
                <w:sz w:val="16"/>
                <w:szCs w:val="16"/>
                <w:lang w:val="es-ES" w:eastAsia="es-ES"/>
              </w:rPr>
              <w:t xml:space="preserve"> 201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lt;1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0 (0 to 0.5)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Sonawane</w:t>
            </w:r>
            <w:proofErr w:type="spellEnd"/>
            <w:r w:rsidRPr="002D2A97">
              <w:rPr>
                <w:rFonts w:ascii="Arial" w:eastAsia="Times New Roman" w:hAnsi="Arial" w:cs="Arial"/>
                <w:sz w:val="16"/>
                <w:szCs w:val="16"/>
                <w:lang w:val="es-ES" w:eastAsia="es-ES"/>
              </w:rPr>
              <w:t xml:space="preserve"> 201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4 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 (0.5 to 2.5) AND 5 (2.5 to 7.5)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Sonawane</w:t>
            </w:r>
            <w:proofErr w:type="spellEnd"/>
            <w:r w:rsidRPr="002D2A97">
              <w:rPr>
                <w:rFonts w:ascii="Arial" w:eastAsia="Times New Roman" w:hAnsi="Arial" w:cs="Arial"/>
                <w:sz w:val="16"/>
                <w:szCs w:val="16"/>
                <w:lang w:val="es-ES" w:eastAsia="es-ES"/>
              </w:rPr>
              <w:t xml:space="preserve"> 201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5-9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5 (2.5 to 7.5) AND  10 (7.5 to 12.5)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Sonawane</w:t>
            </w:r>
            <w:proofErr w:type="spellEnd"/>
            <w:r w:rsidRPr="002D2A97">
              <w:rPr>
                <w:rFonts w:ascii="Arial" w:eastAsia="Times New Roman" w:hAnsi="Arial" w:cs="Arial"/>
                <w:sz w:val="16"/>
                <w:szCs w:val="16"/>
                <w:lang w:val="es-ES" w:eastAsia="es-ES"/>
              </w:rPr>
              <w:t xml:space="preserve"> 201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0-15 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0 (7.5 to 12.5) AND 15 (12.5 to 17)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Pr>
                <w:rFonts w:ascii="Arial" w:eastAsia="Times New Roman" w:hAnsi="Arial" w:cs="Arial"/>
                <w:sz w:val="16"/>
                <w:szCs w:val="16"/>
                <w:lang w:val="es-ES" w:eastAsia="es-ES"/>
              </w:rPr>
              <w:t>Knight</w:t>
            </w:r>
            <w:proofErr w:type="spellEnd"/>
            <w:r>
              <w:rPr>
                <w:rFonts w:ascii="Arial" w:eastAsia="Times New Roman" w:hAnsi="Arial" w:cs="Arial"/>
                <w:sz w:val="16"/>
                <w:szCs w:val="16"/>
                <w:lang w:val="es-ES" w:eastAsia="es-ES"/>
              </w:rPr>
              <w:t xml:space="preserve"> 2014</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 xml:space="preserve">0-6 </w:t>
            </w:r>
            <w:proofErr w:type="spellStart"/>
            <w:r w:rsidRPr="002D2A97">
              <w:rPr>
                <w:rFonts w:ascii="Arial" w:eastAsia="Times New Roman" w:hAnsi="Arial" w:cs="Arial"/>
                <w:sz w:val="16"/>
                <w:szCs w:val="16"/>
                <w:lang w:val="es-ES" w:eastAsia="es-ES"/>
              </w:rPr>
              <w:t>months</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0 (0 to 0.5) years of age</w:t>
            </w:r>
          </w:p>
        </w:tc>
      </w:tr>
      <w:tr w:rsidR="00ED0FA0" w:rsidRPr="002D2A97" w:rsidTr="00ED0FA0">
        <w:trPr>
          <w:trHeight w:val="244"/>
        </w:trPr>
        <w:tc>
          <w:tcPr>
            <w:tcW w:w="943" w:type="pct"/>
            <w:shd w:val="clear" w:color="auto" w:fill="auto"/>
            <w:noWrap/>
            <w:hideMark/>
          </w:tcPr>
          <w:p w:rsidR="00ED0FA0" w:rsidRDefault="00ED0FA0">
            <w:proofErr w:type="spellStart"/>
            <w:r w:rsidRPr="00FC2AAC">
              <w:rPr>
                <w:rFonts w:ascii="Arial" w:eastAsia="Times New Roman" w:hAnsi="Arial" w:cs="Arial"/>
                <w:sz w:val="16"/>
                <w:szCs w:val="16"/>
                <w:lang w:val="es-ES" w:eastAsia="es-ES"/>
              </w:rPr>
              <w:t>Knight</w:t>
            </w:r>
            <w:proofErr w:type="spellEnd"/>
            <w:r w:rsidRPr="00FC2AAC">
              <w:rPr>
                <w:rFonts w:ascii="Arial" w:eastAsia="Times New Roman" w:hAnsi="Arial" w:cs="Arial"/>
                <w:sz w:val="16"/>
                <w:szCs w:val="16"/>
                <w:lang w:val="es-ES" w:eastAsia="es-ES"/>
              </w:rPr>
              <w:t xml:space="preserve"> 2014</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 xml:space="preserve">6-18 </w:t>
            </w:r>
            <w:proofErr w:type="spellStart"/>
            <w:r w:rsidRPr="002D2A97">
              <w:rPr>
                <w:rFonts w:ascii="Arial" w:eastAsia="Times New Roman" w:hAnsi="Arial" w:cs="Arial"/>
                <w:sz w:val="16"/>
                <w:szCs w:val="16"/>
                <w:lang w:val="es-ES" w:eastAsia="es-ES"/>
              </w:rPr>
              <w:t>months</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 (0.5 to 2.5) years of age</w:t>
            </w:r>
          </w:p>
        </w:tc>
      </w:tr>
      <w:tr w:rsidR="00ED0FA0" w:rsidRPr="002D2A97" w:rsidTr="00ED0FA0">
        <w:trPr>
          <w:trHeight w:val="250"/>
        </w:trPr>
        <w:tc>
          <w:tcPr>
            <w:tcW w:w="943" w:type="pct"/>
            <w:shd w:val="clear" w:color="auto" w:fill="auto"/>
            <w:noWrap/>
            <w:hideMark/>
          </w:tcPr>
          <w:p w:rsidR="00ED0FA0" w:rsidRDefault="00ED0FA0">
            <w:proofErr w:type="spellStart"/>
            <w:r w:rsidRPr="00FC2AAC">
              <w:rPr>
                <w:rFonts w:ascii="Arial" w:eastAsia="Times New Roman" w:hAnsi="Arial" w:cs="Arial"/>
                <w:sz w:val="16"/>
                <w:szCs w:val="16"/>
                <w:lang w:val="es-ES" w:eastAsia="es-ES"/>
              </w:rPr>
              <w:t>Knight</w:t>
            </w:r>
            <w:proofErr w:type="spellEnd"/>
            <w:r w:rsidRPr="00FC2AAC">
              <w:rPr>
                <w:rFonts w:ascii="Arial" w:eastAsia="Times New Roman" w:hAnsi="Arial" w:cs="Arial"/>
                <w:sz w:val="16"/>
                <w:szCs w:val="16"/>
                <w:lang w:val="es-ES" w:eastAsia="es-ES"/>
              </w:rPr>
              <w:t xml:space="preserve"> 2014</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 xml:space="preserve">18-36 </w:t>
            </w:r>
            <w:proofErr w:type="spellStart"/>
            <w:r w:rsidRPr="002D2A97">
              <w:rPr>
                <w:rFonts w:ascii="Arial" w:eastAsia="Times New Roman" w:hAnsi="Arial" w:cs="Arial"/>
                <w:sz w:val="16"/>
                <w:szCs w:val="16"/>
                <w:lang w:val="es-ES" w:eastAsia="es-ES"/>
              </w:rPr>
              <w:t>months</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 (0.5 to 2.5) years of age</w:t>
            </w:r>
          </w:p>
        </w:tc>
      </w:tr>
      <w:tr w:rsidR="00ED0FA0" w:rsidRPr="002D2A97" w:rsidTr="00ED0FA0">
        <w:trPr>
          <w:trHeight w:val="250"/>
        </w:trPr>
        <w:tc>
          <w:tcPr>
            <w:tcW w:w="943" w:type="pct"/>
            <w:shd w:val="clear" w:color="auto" w:fill="auto"/>
            <w:noWrap/>
            <w:hideMark/>
          </w:tcPr>
          <w:p w:rsidR="00ED0FA0" w:rsidRDefault="00ED0FA0">
            <w:proofErr w:type="spellStart"/>
            <w:r w:rsidRPr="00FC2AAC">
              <w:rPr>
                <w:rFonts w:ascii="Arial" w:eastAsia="Times New Roman" w:hAnsi="Arial" w:cs="Arial"/>
                <w:sz w:val="16"/>
                <w:szCs w:val="16"/>
                <w:lang w:val="es-ES" w:eastAsia="es-ES"/>
              </w:rPr>
              <w:t>Knight</w:t>
            </w:r>
            <w:proofErr w:type="spellEnd"/>
            <w:r w:rsidRPr="00FC2AAC">
              <w:rPr>
                <w:rFonts w:ascii="Arial" w:eastAsia="Times New Roman" w:hAnsi="Arial" w:cs="Arial"/>
                <w:sz w:val="16"/>
                <w:szCs w:val="16"/>
                <w:lang w:val="es-ES" w:eastAsia="es-ES"/>
              </w:rPr>
              <w:t xml:space="preserve"> 2014</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 xml:space="preserve">3-7 </w:t>
            </w:r>
            <w:proofErr w:type="spellStart"/>
            <w:r w:rsidRPr="002D2A97">
              <w:rPr>
                <w:rFonts w:ascii="Arial" w:eastAsia="Times New Roman" w:hAnsi="Arial" w:cs="Arial"/>
                <w:sz w:val="16"/>
                <w:szCs w:val="16"/>
                <w:lang w:val="es-ES" w:eastAsia="es-ES"/>
              </w:rPr>
              <w:t>years</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5 (2.5 to 7.5) years of age</w:t>
            </w:r>
          </w:p>
        </w:tc>
      </w:tr>
      <w:tr w:rsidR="00ED0FA0" w:rsidRPr="002D2A97" w:rsidTr="00ED0FA0">
        <w:trPr>
          <w:trHeight w:val="250"/>
        </w:trPr>
        <w:tc>
          <w:tcPr>
            <w:tcW w:w="943" w:type="pct"/>
            <w:shd w:val="clear" w:color="auto" w:fill="auto"/>
            <w:noWrap/>
            <w:hideMark/>
          </w:tcPr>
          <w:p w:rsidR="00ED0FA0" w:rsidRDefault="00ED0FA0">
            <w:proofErr w:type="spellStart"/>
            <w:r w:rsidRPr="00FC2AAC">
              <w:rPr>
                <w:rFonts w:ascii="Arial" w:eastAsia="Times New Roman" w:hAnsi="Arial" w:cs="Arial"/>
                <w:sz w:val="16"/>
                <w:szCs w:val="16"/>
                <w:lang w:val="es-ES" w:eastAsia="es-ES"/>
              </w:rPr>
              <w:t>Knight</w:t>
            </w:r>
            <w:proofErr w:type="spellEnd"/>
            <w:r w:rsidRPr="00FC2AAC">
              <w:rPr>
                <w:rFonts w:ascii="Arial" w:eastAsia="Times New Roman" w:hAnsi="Arial" w:cs="Arial"/>
                <w:sz w:val="16"/>
                <w:szCs w:val="16"/>
                <w:lang w:val="es-ES" w:eastAsia="es-ES"/>
              </w:rPr>
              <w:t xml:space="preserve"> 2014</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 xml:space="preserve">8-12 </w:t>
            </w:r>
            <w:proofErr w:type="spellStart"/>
            <w:r w:rsidRPr="002D2A97">
              <w:rPr>
                <w:rFonts w:ascii="Arial" w:eastAsia="Times New Roman" w:hAnsi="Arial" w:cs="Arial"/>
                <w:sz w:val="16"/>
                <w:szCs w:val="16"/>
                <w:lang w:val="es-ES" w:eastAsia="es-ES"/>
              </w:rPr>
              <w:t>years</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0 (7.5 to 12.5) years of age</w:t>
            </w:r>
          </w:p>
        </w:tc>
      </w:tr>
      <w:tr w:rsidR="00ED0FA0" w:rsidRPr="002D2A97" w:rsidTr="00ED0FA0">
        <w:trPr>
          <w:trHeight w:val="250"/>
        </w:trPr>
        <w:tc>
          <w:tcPr>
            <w:tcW w:w="943" w:type="pct"/>
            <w:shd w:val="clear" w:color="auto" w:fill="auto"/>
            <w:noWrap/>
            <w:hideMark/>
          </w:tcPr>
          <w:p w:rsidR="00ED0FA0" w:rsidRDefault="00ED0FA0">
            <w:proofErr w:type="spellStart"/>
            <w:r w:rsidRPr="00FC2AAC">
              <w:rPr>
                <w:rFonts w:ascii="Arial" w:eastAsia="Times New Roman" w:hAnsi="Arial" w:cs="Arial"/>
                <w:sz w:val="16"/>
                <w:szCs w:val="16"/>
                <w:lang w:val="es-ES" w:eastAsia="es-ES"/>
              </w:rPr>
              <w:t>Knight</w:t>
            </w:r>
            <w:proofErr w:type="spellEnd"/>
            <w:r w:rsidRPr="00FC2AAC">
              <w:rPr>
                <w:rFonts w:ascii="Arial" w:eastAsia="Times New Roman" w:hAnsi="Arial" w:cs="Arial"/>
                <w:sz w:val="16"/>
                <w:szCs w:val="16"/>
                <w:lang w:val="es-ES" w:eastAsia="es-ES"/>
              </w:rPr>
              <w:t xml:space="preserve"> 2014</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 xml:space="preserve">13-17 </w:t>
            </w:r>
            <w:proofErr w:type="spellStart"/>
            <w:r w:rsidRPr="002D2A97">
              <w:rPr>
                <w:rFonts w:ascii="Arial" w:eastAsia="Times New Roman" w:hAnsi="Arial" w:cs="Arial"/>
                <w:sz w:val="16"/>
                <w:szCs w:val="16"/>
                <w:lang w:val="es-ES" w:eastAsia="es-ES"/>
              </w:rPr>
              <w:t>years</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5 (12.5 to 17)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Ruiz</w:t>
            </w:r>
            <w:r>
              <w:rPr>
                <w:rFonts w:ascii="Arial" w:eastAsia="Times New Roman" w:hAnsi="Arial" w:cs="Arial"/>
                <w:sz w:val="16"/>
                <w:szCs w:val="16"/>
                <w:lang w:val="es-ES" w:eastAsia="es-ES"/>
              </w:rPr>
              <w:t xml:space="preserve"> 199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1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0 (0 to 0.5) years of age</w:t>
            </w:r>
          </w:p>
        </w:tc>
      </w:tr>
      <w:tr w:rsidR="00ED0FA0" w:rsidRPr="002D2A97" w:rsidTr="00ED0FA0">
        <w:trPr>
          <w:trHeight w:val="250"/>
        </w:trPr>
        <w:tc>
          <w:tcPr>
            <w:tcW w:w="943" w:type="pct"/>
            <w:shd w:val="clear" w:color="auto" w:fill="auto"/>
            <w:noWrap/>
            <w:hideMark/>
          </w:tcPr>
          <w:p w:rsidR="00ED0FA0" w:rsidRDefault="00ED0FA0">
            <w:r w:rsidRPr="00C9182E">
              <w:rPr>
                <w:rFonts w:ascii="Arial" w:eastAsia="Times New Roman" w:hAnsi="Arial" w:cs="Arial"/>
                <w:sz w:val="16"/>
                <w:szCs w:val="16"/>
                <w:lang w:val="es-ES" w:eastAsia="es-ES"/>
              </w:rPr>
              <w:t>Ruiz 199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5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 (0.5 to 2.5) AND 5 (2.5 to 7.5) years of age</w:t>
            </w:r>
          </w:p>
        </w:tc>
      </w:tr>
      <w:tr w:rsidR="00ED0FA0" w:rsidRPr="002D2A97" w:rsidTr="00ED0FA0">
        <w:trPr>
          <w:trHeight w:val="250"/>
        </w:trPr>
        <w:tc>
          <w:tcPr>
            <w:tcW w:w="943" w:type="pct"/>
            <w:shd w:val="clear" w:color="auto" w:fill="auto"/>
            <w:noWrap/>
            <w:hideMark/>
          </w:tcPr>
          <w:p w:rsidR="00ED0FA0" w:rsidRDefault="00ED0FA0">
            <w:r w:rsidRPr="00C9182E">
              <w:rPr>
                <w:rFonts w:ascii="Arial" w:eastAsia="Times New Roman" w:hAnsi="Arial" w:cs="Arial"/>
                <w:sz w:val="16"/>
                <w:szCs w:val="16"/>
                <w:lang w:val="es-ES" w:eastAsia="es-ES"/>
              </w:rPr>
              <w:t>Ruiz 199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5-10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5 (2.5 to 7.5) AND  10 (7.5 to 12.5) years of age</w:t>
            </w:r>
          </w:p>
        </w:tc>
      </w:tr>
      <w:tr w:rsidR="00ED0FA0" w:rsidRPr="002D2A97" w:rsidTr="00ED0FA0">
        <w:trPr>
          <w:trHeight w:val="250"/>
        </w:trPr>
        <w:tc>
          <w:tcPr>
            <w:tcW w:w="943" w:type="pct"/>
            <w:shd w:val="clear" w:color="auto" w:fill="auto"/>
            <w:noWrap/>
            <w:hideMark/>
          </w:tcPr>
          <w:p w:rsidR="00ED0FA0" w:rsidRDefault="00ED0FA0">
            <w:r w:rsidRPr="00C9182E">
              <w:rPr>
                <w:rFonts w:ascii="Arial" w:eastAsia="Times New Roman" w:hAnsi="Arial" w:cs="Arial"/>
                <w:sz w:val="16"/>
                <w:szCs w:val="16"/>
                <w:lang w:val="es-ES" w:eastAsia="es-ES"/>
              </w:rPr>
              <w:t>Ruiz 1991</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0-14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0 (7.5 to 12.5) AND 15 (12.5 to 17)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Gallini</w:t>
            </w:r>
            <w:proofErr w:type="spellEnd"/>
            <w:r>
              <w:rPr>
                <w:rFonts w:ascii="Arial" w:eastAsia="Times New Roman" w:hAnsi="Arial" w:cs="Arial"/>
                <w:sz w:val="16"/>
                <w:szCs w:val="16"/>
                <w:lang w:val="es-ES" w:eastAsia="es-ES"/>
              </w:rPr>
              <w:t xml:space="preserve"> 1992</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14 y (Mean 5.8 y; SD 4.1)</w:t>
            </w:r>
          </w:p>
        </w:tc>
        <w:tc>
          <w:tcPr>
            <w:tcW w:w="2864" w:type="pct"/>
            <w:shd w:val="clear" w:color="auto" w:fill="auto"/>
            <w:noWrap/>
            <w:vAlign w:val="bottom"/>
            <w:hideMark/>
          </w:tcPr>
          <w:p w:rsidR="00ED0FA0" w:rsidRPr="002D2A97" w:rsidRDefault="00ED0FA0" w:rsidP="00ED0FA0">
            <w:pPr>
              <w:spacing w:after="0" w:line="240" w:lineRule="auto"/>
              <w:rPr>
                <w:rFonts w:ascii="Arial" w:eastAsia="Times New Roman" w:hAnsi="Arial" w:cs="Arial"/>
                <w:sz w:val="16"/>
                <w:szCs w:val="16"/>
                <w:lang w:val="es-ES" w:eastAsia="es-ES"/>
              </w:rPr>
            </w:pPr>
            <w:r>
              <w:t>0 (0 to 0.5) AND 1 (0.5 to 2.5) AND 5 (2.5 to 7.5) AND 10 (7.5 to 12.5) AND 15 (12.5 to 17)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Gogos</w:t>
            </w:r>
            <w:r>
              <w:rPr>
                <w:rFonts w:ascii="Arial" w:eastAsia="Times New Roman" w:hAnsi="Arial" w:cs="Arial"/>
                <w:sz w:val="16"/>
                <w:szCs w:val="16"/>
                <w:lang w:val="es-ES" w:eastAsia="es-ES"/>
              </w:rPr>
              <w:t xml:space="preserve"> 2003</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5-2</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 (0.5 to 2.5)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Gogos</w:t>
            </w:r>
            <w:r>
              <w:rPr>
                <w:rFonts w:ascii="Arial" w:eastAsia="Times New Roman" w:hAnsi="Arial" w:cs="Arial"/>
                <w:sz w:val="16"/>
                <w:szCs w:val="16"/>
                <w:lang w:val="es-ES" w:eastAsia="es-ES"/>
              </w:rPr>
              <w:t xml:space="preserve"> 2003</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3-7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5 (2.5 to 7.5)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Gogos</w:t>
            </w:r>
            <w:r>
              <w:rPr>
                <w:rFonts w:ascii="Arial" w:eastAsia="Times New Roman" w:hAnsi="Arial" w:cs="Arial"/>
                <w:sz w:val="16"/>
                <w:szCs w:val="16"/>
                <w:lang w:val="es-ES" w:eastAsia="es-ES"/>
              </w:rPr>
              <w:t xml:space="preserve"> 2003</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8-12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0 (7.5 to 12.5)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Gogos</w:t>
            </w:r>
            <w:r>
              <w:rPr>
                <w:rFonts w:ascii="Arial" w:eastAsia="Times New Roman" w:hAnsi="Arial" w:cs="Arial"/>
                <w:sz w:val="16"/>
                <w:szCs w:val="16"/>
                <w:lang w:val="es-ES" w:eastAsia="es-ES"/>
              </w:rPr>
              <w:t xml:space="preserve"> 2003</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3-18 y</w:t>
            </w:r>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15 (12.5 to 17) years of age</w:t>
            </w:r>
          </w:p>
        </w:tc>
      </w:tr>
      <w:tr w:rsidR="00ED0FA0" w:rsidRPr="002D2A97" w:rsidTr="00ED0FA0">
        <w:trPr>
          <w:trHeight w:val="250"/>
        </w:trPr>
        <w:tc>
          <w:tcPr>
            <w:tcW w:w="94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Pr>
                <w:rFonts w:ascii="Arial" w:eastAsia="Times New Roman" w:hAnsi="Arial" w:cs="Arial"/>
                <w:sz w:val="16"/>
                <w:szCs w:val="16"/>
                <w:lang w:val="es-ES" w:eastAsia="es-ES"/>
              </w:rPr>
              <w:t>McD</w:t>
            </w:r>
            <w:r w:rsidRPr="002D2A97">
              <w:rPr>
                <w:rFonts w:ascii="Arial" w:eastAsia="Times New Roman" w:hAnsi="Arial" w:cs="Arial"/>
                <w:sz w:val="16"/>
                <w:szCs w:val="16"/>
                <w:lang w:val="es-ES" w:eastAsia="es-ES"/>
              </w:rPr>
              <w:t>onald</w:t>
            </w:r>
            <w:r>
              <w:rPr>
                <w:rFonts w:ascii="Arial" w:eastAsia="Times New Roman" w:hAnsi="Arial" w:cs="Arial"/>
                <w:sz w:val="16"/>
                <w:szCs w:val="16"/>
                <w:lang w:val="es-ES" w:eastAsia="es-ES"/>
              </w:rPr>
              <w:t xml:space="preserve"> 1996</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infant</w:t>
            </w:r>
            <w:proofErr w:type="spellEnd"/>
          </w:p>
        </w:tc>
        <w:tc>
          <w:tcPr>
            <w:tcW w:w="2864"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t>0 (0 to 0.5) years of age</w:t>
            </w:r>
          </w:p>
        </w:tc>
      </w:tr>
      <w:tr w:rsidR="00ED0FA0" w:rsidRPr="002D2A97" w:rsidTr="00ED0FA0">
        <w:trPr>
          <w:trHeight w:val="250"/>
        </w:trPr>
        <w:tc>
          <w:tcPr>
            <w:tcW w:w="943" w:type="pct"/>
            <w:shd w:val="clear" w:color="auto" w:fill="auto"/>
            <w:noWrap/>
            <w:hideMark/>
          </w:tcPr>
          <w:p w:rsidR="00ED0FA0" w:rsidRDefault="00ED0FA0">
            <w:r w:rsidRPr="002D1ED1">
              <w:rPr>
                <w:rFonts w:ascii="Arial" w:eastAsia="Times New Roman" w:hAnsi="Arial" w:cs="Arial"/>
                <w:sz w:val="16"/>
                <w:szCs w:val="16"/>
                <w:lang w:val="es-ES" w:eastAsia="es-ES"/>
              </w:rPr>
              <w:t>McDonald 1996</w:t>
            </w:r>
          </w:p>
        </w:tc>
        <w:tc>
          <w:tcPr>
            <w:tcW w:w="1193" w:type="pct"/>
            <w:shd w:val="clear" w:color="auto" w:fill="auto"/>
            <w:noWrap/>
            <w:vAlign w:val="bottom"/>
            <w:hideMark/>
          </w:tcPr>
          <w:p w:rsidR="00ED0FA0" w:rsidRPr="002D2A97" w:rsidRDefault="00ED0FA0"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5 y</w:t>
            </w:r>
          </w:p>
        </w:tc>
        <w:tc>
          <w:tcPr>
            <w:tcW w:w="2864" w:type="pct"/>
            <w:shd w:val="clear" w:color="auto" w:fill="auto"/>
            <w:noWrap/>
            <w:vAlign w:val="bottom"/>
            <w:hideMark/>
          </w:tcPr>
          <w:p w:rsidR="00ED0FA0" w:rsidRPr="002D2A97" w:rsidRDefault="00981268" w:rsidP="002629D4">
            <w:pPr>
              <w:spacing w:after="0" w:line="240" w:lineRule="auto"/>
              <w:rPr>
                <w:rFonts w:ascii="Arial" w:eastAsia="Times New Roman" w:hAnsi="Arial" w:cs="Arial"/>
                <w:sz w:val="16"/>
                <w:szCs w:val="16"/>
                <w:lang w:val="es-ES" w:eastAsia="es-ES"/>
              </w:rPr>
            </w:pPr>
            <w:r>
              <w:t>1 (0.5 to 2.5) AND 5 (2.5 to 7.5) years of age</w:t>
            </w:r>
          </w:p>
        </w:tc>
      </w:tr>
      <w:tr w:rsidR="00981268" w:rsidRPr="002D2A97" w:rsidTr="00981268">
        <w:trPr>
          <w:trHeight w:val="250"/>
        </w:trPr>
        <w:tc>
          <w:tcPr>
            <w:tcW w:w="943" w:type="pct"/>
            <w:shd w:val="clear" w:color="auto" w:fill="auto"/>
            <w:noWrap/>
            <w:hideMark/>
          </w:tcPr>
          <w:p w:rsidR="00981268" w:rsidRDefault="00981268">
            <w:r w:rsidRPr="002D1ED1">
              <w:rPr>
                <w:rFonts w:ascii="Arial" w:eastAsia="Times New Roman" w:hAnsi="Arial" w:cs="Arial"/>
                <w:sz w:val="16"/>
                <w:szCs w:val="16"/>
                <w:lang w:val="es-ES" w:eastAsia="es-ES"/>
              </w:rPr>
              <w:t>McDonald 1996</w:t>
            </w:r>
          </w:p>
        </w:tc>
        <w:tc>
          <w:tcPr>
            <w:tcW w:w="1193"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5-10 y</w:t>
            </w:r>
          </w:p>
        </w:tc>
        <w:tc>
          <w:tcPr>
            <w:tcW w:w="2864"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t>5 (2.5 to 7.5) AND  10 (7.5 to 12.5) years of age</w:t>
            </w:r>
          </w:p>
        </w:tc>
      </w:tr>
      <w:tr w:rsidR="00981268" w:rsidRPr="002D2A97" w:rsidTr="00981268">
        <w:trPr>
          <w:trHeight w:val="250"/>
        </w:trPr>
        <w:tc>
          <w:tcPr>
            <w:tcW w:w="943" w:type="pct"/>
            <w:shd w:val="clear" w:color="auto" w:fill="auto"/>
            <w:noWrap/>
            <w:hideMark/>
          </w:tcPr>
          <w:p w:rsidR="00981268" w:rsidRDefault="00981268">
            <w:r w:rsidRPr="002D1ED1">
              <w:rPr>
                <w:rFonts w:ascii="Arial" w:eastAsia="Times New Roman" w:hAnsi="Arial" w:cs="Arial"/>
                <w:sz w:val="16"/>
                <w:szCs w:val="16"/>
                <w:lang w:val="es-ES" w:eastAsia="es-ES"/>
              </w:rPr>
              <w:t>McDonald 1996</w:t>
            </w:r>
          </w:p>
        </w:tc>
        <w:tc>
          <w:tcPr>
            <w:tcW w:w="1193"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0-15 y</w:t>
            </w:r>
          </w:p>
        </w:tc>
        <w:tc>
          <w:tcPr>
            <w:tcW w:w="2864"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t>10 (7.5 to 12.5) AND 15 (12.5 to 17) years of age</w:t>
            </w:r>
          </w:p>
        </w:tc>
      </w:tr>
      <w:tr w:rsidR="00981268" w:rsidRPr="002D2A97" w:rsidTr="00981268">
        <w:trPr>
          <w:trHeight w:val="250"/>
        </w:trPr>
        <w:tc>
          <w:tcPr>
            <w:tcW w:w="943"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Martin</w:t>
            </w:r>
            <w:r>
              <w:rPr>
                <w:rFonts w:ascii="Arial" w:eastAsia="Times New Roman" w:hAnsi="Arial" w:cs="Arial"/>
                <w:sz w:val="16"/>
                <w:szCs w:val="16"/>
                <w:lang w:val="es-ES" w:eastAsia="es-ES"/>
              </w:rPr>
              <w:t xml:space="preserve"> 1994</w:t>
            </w:r>
          </w:p>
        </w:tc>
        <w:tc>
          <w:tcPr>
            <w:tcW w:w="1193"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5 y</w:t>
            </w:r>
          </w:p>
        </w:tc>
        <w:tc>
          <w:tcPr>
            <w:tcW w:w="2864"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t>1 (0.5 to 2.5) AND 5 (2.5 to 7.5) years of age</w:t>
            </w:r>
          </w:p>
        </w:tc>
      </w:tr>
      <w:tr w:rsidR="00981268" w:rsidRPr="002D2A97" w:rsidTr="00981268">
        <w:trPr>
          <w:trHeight w:val="250"/>
        </w:trPr>
        <w:tc>
          <w:tcPr>
            <w:tcW w:w="943" w:type="pct"/>
            <w:shd w:val="clear" w:color="auto" w:fill="auto"/>
            <w:noWrap/>
            <w:hideMark/>
          </w:tcPr>
          <w:p w:rsidR="00981268" w:rsidRDefault="00981268">
            <w:r w:rsidRPr="00AC2742">
              <w:rPr>
                <w:rFonts w:ascii="Arial" w:eastAsia="Times New Roman" w:hAnsi="Arial" w:cs="Arial"/>
                <w:sz w:val="16"/>
                <w:szCs w:val="16"/>
                <w:lang w:val="es-ES" w:eastAsia="es-ES"/>
              </w:rPr>
              <w:t>Martin 1994</w:t>
            </w:r>
          </w:p>
        </w:tc>
        <w:tc>
          <w:tcPr>
            <w:tcW w:w="1193"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6-10 y</w:t>
            </w:r>
          </w:p>
        </w:tc>
        <w:tc>
          <w:tcPr>
            <w:tcW w:w="2864"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t>10 (7.5 to 12.5) years of age</w:t>
            </w:r>
          </w:p>
        </w:tc>
      </w:tr>
      <w:tr w:rsidR="00981268" w:rsidRPr="002629D4" w:rsidTr="00981268">
        <w:trPr>
          <w:trHeight w:val="250"/>
        </w:trPr>
        <w:tc>
          <w:tcPr>
            <w:tcW w:w="943" w:type="pct"/>
            <w:shd w:val="clear" w:color="auto" w:fill="auto"/>
            <w:noWrap/>
            <w:hideMark/>
          </w:tcPr>
          <w:p w:rsidR="00981268" w:rsidRDefault="00981268">
            <w:r w:rsidRPr="00AC2742">
              <w:rPr>
                <w:rFonts w:ascii="Arial" w:eastAsia="Times New Roman" w:hAnsi="Arial" w:cs="Arial"/>
                <w:sz w:val="16"/>
                <w:szCs w:val="16"/>
                <w:lang w:val="es-ES" w:eastAsia="es-ES"/>
              </w:rPr>
              <w:t>Martin 1994</w:t>
            </w:r>
          </w:p>
        </w:tc>
        <w:tc>
          <w:tcPr>
            <w:tcW w:w="1193" w:type="pct"/>
            <w:shd w:val="clear" w:color="auto" w:fill="auto"/>
            <w:noWrap/>
            <w:vAlign w:val="bottom"/>
            <w:hideMark/>
          </w:tcPr>
          <w:p w:rsidR="00981268" w:rsidRPr="002D2A97" w:rsidRDefault="00981268" w:rsidP="002629D4">
            <w:pPr>
              <w:spacing w:after="0" w:line="240" w:lineRule="auto"/>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1-15 y</w:t>
            </w:r>
          </w:p>
        </w:tc>
        <w:tc>
          <w:tcPr>
            <w:tcW w:w="2864" w:type="pct"/>
            <w:shd w:val="clear" w:color="auto" w:fill="auto"/>
            <w:noWrap/>
            <w:vAlign w:val="bottom"/>
            <w:hideMark/>
          </w:tcPr>
          <w:p w:rsidR="00981268" w:rsidRPr="00981268" w:rsidRDefault="00981268" w:rsidP="00981268">
            <w:pPr>
              <w:spacing w:after="0" w:line="240" w:lineRule="auto"/>
              <w:rPr>
                <w:rFonts w:ascii="Arial" w:eastAsia="Times New Roman" w:hAnsi="Arial" w:cs="Arial"/>
                <w:sz w:val="16"/>
                <w:szCs w:val="16"/>
                <w:lang w:val="es-ES" w:eastAsia="es-ES"/>
              </w:rPr>
            </w:pPr>
            <w:r>
              <w:t>12.5 to 17) years of age</w:t>
            </w:r>
          </w:p>
        </w:tc>
      </w:tr>
    </w:tbl>
    <w:p w:rsidR="002629D4" w:rsidRDefault="002629D4" w:rsidP="002629D4">
      <w:pPr>
        <w:pStyle w:val="Prrafodelista"/>
      </w:pPr>
    </w:p>
    <w:p w:rsidR="004403EE" w:rsidRDefault="004403EE" w:rsidP="002629D4">
      <w:pPr>
        <w:pStyle w:val="Prrafodelista"/>
      </w:pPr>
    </w:p>
    <w:p w:rsidR="00981268" w:rsidRDefault="00981268" w:rsidP="00981268"/>
    <w:p w:rsidR="00981268" w:rsidRPr="00E1557D" w:rsidRDefault="00981268" w:rsidP="00E1557D">
      <w:pPr>
        <w:pStyle w:val="Ttulo2"/>
        <w:rPr>
          <w:color w:val="auto"/>
        </w:rPr>
      </w:pPr>
      <w:r w:rsidRPr="00E1557D">
        <w:rPr>
          <w:color w:val="auto"/>
        </w:rPr>
        <w:lastRenderedPageBreak/>
        <w:t>Table S3.4: Details on the location of the x-ray beam used for simulation on the PCXMC software</w:t>
      </w:r>
    </w:p>
    <w:p w:rsidR="004403EE" w:rsidRDefault="002D2A97" w:rsidP="00981268">
      <w:r>
        <w:t xml:space="preserve">PCXMC required </w:t>
      </w:r>
      <w:r w:rsidR="00E5597A">
        <w:t xml:space="preserve">to specify the location of the x-ray beam with respect to the phantom by </w:t>
      </w:r>
      <w:r>
        <w:t xml:space="preserve">imputing </w:t>
      </w:r>
      <w:r w:rsidR="00E5597A">
        <w:t>the coordinates (</w:t>
      </w:r>
      <w:proofErr w:type="spellStart"/>
      <w:r w:rsidR="00E5597A">
        <w:t>x</w:t>
      </w:r>
      <w:proofErr w:type="gramStart"/>
      <w:r w:rsidR="00E5597A">
        <w:t>,y,z</w:t>
      </w:r>
      <w:proofErr w:type="spellEnd"/>
      <w:proofErr w:type="gramEnd"/>
      <w:r w:rsidR="00E5597A">
        <w:t>) of the point inside the phantom, through which the central axis of the x-ray beam</w:t>
      </w:r>
      <w:r w:rsidR="00B30825" w:rsidRPr="00B30825">
        <w:t xml:space="preserve"> </w:t>
      </w:r>
      <w:r w:rsidR="00B30825">
        <w:t>passes</w:t>
      </w:r>
      <w:r w:rsidR="00E5597A">
        <w:t xml:space="preserve">. </w:t>
      </w:r>
      <w:r w:rsidR="004403EE">
        <w:t xml:space="preserve"> </w:t>
      </w:r>
      <w:r w:rsidR="00E5597A">
        <w:t>The following values were inserted:</w:t>
      </w:r>
      <w:r w:rsidR="004403EE">
        <w:t xml:space="preserve"> </w:t>
      </w:r>
    </w:p>
    <w:p w:rsidR="004403EE" w:rsidRDefault="004403EE" w:rsidP="004403EE">
      <w:pPr>
        <w:pStyle w:val="Prrafodelista"/>
        <w:numPr>
          <w:ilvl w:val="0"/>
          <w:numId w:val="3"/>
        </w:numPr>
      </w:pPr>
      <w:r>
        <w:t xml:space="preserve">Skull </w:t>
      </w:r>
      <w:proofErr w:type="spellStart"/>
      <w:r>
        <w:t>xray</w:t>
      </w:r>
      <w:proofErr w:type="spellEnd"/>
    </w:p>
    <w:tbl>
      <w:tblPr>
        <w:tblW w:w="486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216"/>
        <w:gridCol w:w="1216"/>
        <w:gridCol w:w="1216"/>
        <w:gridCol w:w="1216"/>
      </w:tblGrid>
      <w:tr w:rsidR="004403EE" w:rsidRPr="002D2A97" w:rsidTr="002D2A97">
        <w:trPr>
          <w:trHeight w:val="250"/>
        </w:trPr>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proofErr w:type="spellStart"/>
            <w:r w:rsidRPr="002D2A97">
              <w:rPr>
                <w:rFonts w:ascii="Arial" w:eastAsia="Times New Roman" w:hAnsi="Arial" w:cs="Arial"/>
                <w:b/>
                <w:sz w:val="16"/>
                <w:szCs w:val="16"/>
                <w:lang w:val="es-ES" w:eastAsia="es-ES"/>
              </w:rPr>
              <w:t>Age</w:t>
            </w:r>
            <w:proofErr w:type="spellEnd"/>
          </w:p>
        </w:tc>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proofErr w:type="spellStart"/>
            <w:r w:rsidRPr="002D2A97">
              <w:rPr>
                <w:rFonts w:ascii="Arial" w:eastAsia="Times New Roman" w:hAnsi="Arial" w:cs="Arial"/>
                <w:b/>
                <w:sz w:val="16"/>
                <w:szCs w:val="16"/>
                <w:lang w:val="es-ES" w:eastAsia="es-ES"/>
              </w:rPr>
              <w:t>ref</w:t>
            </w:r>
            <w:proofErr w:type="spellEnd"/>
            <w:r w:rsidRPr="002D2A97">
              <w:rPr>
                <w:rFonts w:ascii="Arial" w:eastAsia="Times New Roman" w:hAnsi="Arial" w:cs="Arial"/>
                <w:b/>
                <w:sz w:val="16"/>
                <w:szCs w:val="16"/>
                <w:lang w:val="es-ES" w:eastAsia="es-ES"/>
              </w:rPr>
              <w:t xml:space="preserve"> </w:t>
            </w:r>
            <w:proofErr w:type="spellStart"/>
            <w:r w:rsidRPr="002D2A97">
              <w:rPr>
                <w:rFonts w:ascii="Arial" w:eastAsia="Times New Roman" w:hAnsi="Arial" w:cs="Arial"/>
                <w:b/>
                <w:sz w:val="16"/>
                <w:szCs w:val="16"/>
                <w:lang w:val="es-ES" w:eastAsia="es-ES"/>
              </w:rPr>
              <w:t>point</w:t>
            </w:r>
            <w:proofErr w:type="spellEnd"/>
            <w:r w:rsidRPr="002D2A97">
              <w:rPr>
                <w:rFonts w:ascii="Arial" w:eastAsia="Times New Roman" w:hAnsi="Arial" w:cs="Arial"/>
                <w:b/>
                <w:sz w:val="16"/>
                <w:szCs w:val="16"/>
                <w:lang w:val="es-ES" w:eastAsia="es-ES"/>
              </w:rPr>
              <w:t xml:space="preserve"> x</w:t>
            </w:r>
          </w:p>
        </w:tc>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r w:rsidRPr="002D2A97">
              <w:rPr>
                <w:rFonts w:ascii="Arial" w:eastAsia="Times New Roman" w:hAnsi="Arial" w:cs="Arial"/>
                <w:b/>
                <w:sz w:val="16"/>
                <w:szCs w:val="16"/>
                <w:lang w:val="es-ES" w:eastAsia="es-ES"/>
              </w:rPr>
              <w:t>y</w:t>
            </w:r>
          </w:p>
        </w:tc>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r w:rsidRPr="002D2A97">
              <w:rPr>
                <w:rFonts w:ascii="Arial" w:eastAsia="Times New Roman" w:hAnsi="Arial" w:cs="Arial"/>
                <w:b/>
                <w:sz w:val="16"/>
                <w:szCs w:val="16"/>
                <w:lang w:val="es-ES" w:eastAsia="es-ES"/>
              </w:rPr>
              <w:t>z</w:t>
            </w:r>
          </w:p>
        </w:tc>
      </w:tr>
      <w:tr w:rsidR="004403EE" w:rsidRPr="002D2A97" w:rsidTr="002D2A97">
        <w:trPr>
          <w:trHeight w:val="250"/>
        </w:trPr>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sz w:val="16"/>
                <w:szCs w:val="16"/>
                <w:lang w:val="es-ES" w:eastAsia="es-ES"/>
              </w:rPr>
            </w:pPr>
            <w:proofErr w:type="spellStart"/>
            <w:r w:rsidRPr="002D2A97">
              <w:rPr>
                <w:rFonts w:ascii="Arial" w:eastAsia="Times New Roman" w:hAnsi="Arial" w:cs="Arial"/>
                <w:sz w:val="16"/>
                <w:szCs w:val="16"/>
                <w:lang w:val="es-ES" w:eastAsia="es-ES"/>
              </w:rPr>
              <w:t>adult</w:t>
            </w:r>
            <w:proofErr w:type="spellEnd"/>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89</w:t>
            </w:r>
          </w:p>
        </w:tc>
      </w:tr>
      <w:tr w:rsidR="004403EE" w:rsidRPr="002D2A97" w:rsidTr="002D2A97">
        <w:trPr>
          <w:trHeight w:val="250"/>
        </w:trPr>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5</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79</w:t>
            </w:r>
          </w:p>
        </w:tc>
      </w:tr>
      <w:tr w:rsidR="004403EE" w:rsidRPr="002D2A97" w:rsidTr="002D2A97">
        <w:trPr>
          <w:trHeight w:val="250"/>
        </w:trPr>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65</w:t>
            </w:r>
          </w:p>
        </w:tc>
      </w:tr>
      <w:tr w:rsidR="004403EE" w:rsidRPr="002D2A97" w:rsidTr="002D2A97">
        <w:trPr>
          <w:trHeight w:val="250"/>
        </w:trPr>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5</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53</w:t>
            </w:r>
          </w:p>
        </w:tc>
      </w:tr>
      <w:tr w:rsidR="004403EE" w:rsidRPr="002D2A97" w:rsidTr="002D2A97">
        <w:trPr>
          <w:trHeight w:val="250"/>
        </w:trPr>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40</w:t>
            </w:r>
          </w:p>
        </w:tc>
      </w:tr>
      <w:tr w:rsidR="004403EE" w:rsidRPr="004403EE" w:rsidTr="002D2A97">
        <w:trPr>
          <w:trHeight w:val="250"/>
        </w:trPr>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2D2A97"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2D2A97">
              <w:rPr>
                <w:rFonts w:ascii="Arial" w:eastAsia="Times New Roman" w:hAnsi="Arial" w:cs="Arial"/>
                <w:sz w:val="16"/>
                <w:szCs w:val="16"/>
                <w:lang w:val="es-ES" w:eastAsia="es-ES"/>
              </w:rPr>
              <w:t>17</w:t>
            </w:r>
          </w:p>
        </w:tc>
      </w:tr>
    </w:tbl>
    <w:p w:rsidR="004403EE" w:rsidRDefault="004403EE" w:rsidP="004403EE">
      <w:pPr>
        <w:pStyle w:val="Prrafodelista"/>
        <w:ind w:left="1080"/>
      </w:pPr>
    </w:p>
    <w:p w:rsidR="004403EE" w:rsidRDefault="004403EE" w:rsidP="004403EE">
      <w:pPr>
        <w:pStyle w:val="Prrafodelista"/>
        <w:ind w:left="1080"/>
      </w:pPr>
    </w:p>
    <w:p w:rsidR="004403EE" w:rsidRDefault="004403EE" w:rsidP="004403EE">
      <w:pPr>
        <w:pStyle w:val="Prrafodelista"/>
        <w:numPr>
          <w:ilvl w:val="0"/>
          <w:numId w:val="3"/>
        </w:numPr>
      </w:pPr>
      <w:r>
        <w:t>Neck x-ray</w:t>
      </w:r>
    </w:p>
    <w:tbl>
      <w:tblPr>
        <w:tblW w:w="486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216"/>
        <w:gridCol w:w="1216"/>
        <w:gridCol w:w="1216"/>
        <w:gridCol w:w="1216"/>
      </w:tblGrid>
      <w:tr w:rsidR="004403EE" w:rsidRPr="004403EE" w:rsidTr="002D2A97">
        <w:trPr>
          <w:trHeight w:val="250"/>
        </w:trPr>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proofErr w:type="spellStart"/>
            <w:r w:rsidRPr="002D2A97">
              <w:rPr>
                <w:rFonts w:ascii="Arial" w:eastAsia="Times New Roman" w:hAnsi="Arial" w:cs="Arial"/>
                <w:b/>
                <w:sz w:val="16"/>
                <w:szCs w:val="16"/>
                <w:lang w:val="es-ES" w:eastAsia="es-ES"/>
              </w:rPr>
              <w:t>Age</w:t>
            </w:r>
            <w:proofErr w:type="spellEnd"/>
          </w:p>
        </w:tc>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proofErr w:type="spellStart"/>
            <w:r w:rsidRPr="002D2A97">
              <w:rPr>
                <w:rFonts w:ascii="Arial" w:eastAsia="Times New Roman" w:hAnsi="Arial" w:cs="Arial"/>
                <w:b/>
                <w:sz w:val="16"/>
                <w:szCs w:val="16"/>
                <w:lang w:val="es-ES" w:eastAsia="es-ES"/>
              </w:rPr>
              <w:t>ref</w:t>
            </w:r>
            <w:proofErr w:type="spellEnd"/>
            <w:r w:rsidRPr="002D2A97">
              <w:rPr>
                <w:rFonts w:ascii="Arial" w:eastAsia="Times New Roman" w:hAnsi="Arial" w:cs="Arial"/>
                <w:b/>
                <w:sz w:val="16"/>
                <w:szCs w:val="16"/>
                <w:lang w:val="es-ES" w:eastAsia="es-ES"/>
              </w:rPr>
              <w:t xml:space="preserve"> </w:t>
            </w:r>
            <w:proofErr w:type="spellStart"/>
            <w:r w:rsidRPr="002D2A97">
              <w:rPr>
                <w:rFonts w:ascii="Arial" w:eastAsia="Times New Roman" w:hAnsi="Arial" w:cs="Arial"/>
                <w:b/>
                <w:sz w:val="16"/>
                <w:szCs w:val="16"/>
                <w:lang w:val="es-ES" w:eastAsia="es-ES"/>
              </w:rPr>
              <w:t>point</w:t>
            </w:r>
            <w:proofErr w:type="spellEnd"/>
            <w:r w:rsidRPr="002D2A97">
              <w:rPr>
                <w:rFonts w:ascii="Arial" w:eastAsia="Times New Roman" w:hAnsi="Arial" w:cs="Arial"/>
                <w:b/>
                <w:sz w:val="16"/>
                <w:szCs w:val="16"/>
                <w:lang w:val="es-ES" w:eastAsia="es-ES"/>
              </w:rPr>
              <w:t xml:space="preserve"> x</w:t>
            </w:r>
          </w:p>
        </w:tc>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r w:rsidRPr="002D2A97">
              <w:rPr>
                <w:rFonts w:ascii="Arial" w:eastAsia="Times New Roman" w:hAnsi="Arial" w:cs="Arial"/>
                <w:b/>
                <w:sz w:val="16"/>
                <w:szCs w:val="16"/>
                <w:lang w:val="es-ES" w:eastAsia="es-ES"/>
              </w:rPr>
              <w:t>y</w:t>
            </w:r>
          </w:p>
        </w:tc>
        <w:tc>
          <w:tcPr>
            <w:tcW w:w="1216" w:type="dxa"/>
            <w:shd w:val="clear" w:color="auto" w:fill="auto"/>
            <w:noWrap/>
            <w:vAlign w:val="bottom"/>
            <w:hideMark/>
          </w:tcPr>
          <w:p w:rsidR="004403EE" w:rsidRPr="002D2A97" w:rsidRDefault="004403EE" w:rsidP="004403EE">
            <w:pPr>
              <w:spacing w:after="0" w:line="240" w:lineRule="auto"/>
              <w:rPr>
                <w:rFonts w:ascii="Arial" w:eastAsia="Times New Roman" w:hAnsi="Arial" w:cs="Arial"/>
                <w:b/>
                <w:sz w:val="16"/>
                <w:szCs w:val="16"/>
                <w:lang w:val="es-ES" w:eastAsia="es-ES"/>
              </w:rPr>
            </w:pPr>
            <w:r w:rsidRPr="002D2A97">
              <w:rPr>
                <w:rFonts w:ascii="Arial" w:eastAsia="Times New Roman" w:hAnsi="Arial" w:cs="Arial"/>
                <w:b/>
                <w:sz w:val="16"/>
                <w:szCs w:val="16"/>
                <w:lang w:val="es-ES" w:eastAsia="es-ES"/>
              </w:rPr>
              <w:t>z</w:t>
            </w:r>
          </w:p>
        </w:tc>
      </w:tr>
      <w:tr w:rsidR="004B7AC3" w:rsidRPr="004403EE" w:rsidTr="004B7AC3">
        <w:trPr>
          <w:trHeight w:val="250"/>
        </w:trPr>
        <w:tc>
          <w:tcPr>
            <w:tcW w:w="4864" w:type="dxa"/>
            <w:gridSpan w:val="4"/>
            <w:shd w:val="clear" w:color="auto" w:fill="auto"/>
            <w:noWrap/>
            <w:vAlign w:val="bottom"/>
            <w:hideMark/>
          </w:tcPr>
          <w:p w:rsidR="004B7AC3" w:rsidRPr="004403EE" w:rsidRDefault="004B7AC3" w:rsidP="004403EE">
            <w:pPr>
              <w:spacing w:after="0" w:line="240" w:lineRule="auto"/>
              <w:rPr>
                <w:rFonts w:ascii="Arial" w:eastAsia="Times New Roman" w:hAnsi="Arial" w:cs="Arial"/>
                <w:sz w:val="16"/>
                <w:szCs w:val="16"/>
                <w:lang w:val="es-ES" w:eastAsia="es-ES"/>
              </w:rPr>
            </w:pPr>
            <w:proofErr w:type="spellStart"/>
            <w:r>
              <w:rPr>
                <w:rFonts w:ascii="Arial" w:eastAsia="Times New Roman" w:hAnsi="Arial" w:cs="Arial"/>
                <w:sz w:val="16"/>
                <w:szCs w:val="16"/>
                <w:lang w:val="es-ES" w:eastAsia="es-ES"/>
              </w:rPr>
              <w:t>N</w:t>
            </w:r>
            <w:r w:rsidRPr="004403EE">
              <w:rPr>
                <w:rFonts w:ascii="Arial" w:eastAsia="Times New Roman" w:hAnsi="Arial" w:cs="Arial"/>
                <w:sz w:val="16"/>
                <w:szCs w:val="16"/>
                <w:lang w:val="es-ES" w:eastAsia="es-ES"/>
              </w:rPr>
              <w:t>eck</w:t>
            </w:r>
            <w:proofErr w:type="spellEnd"/>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rPr>
                <w:rFonts w:ascii="Arial" w:eastAsia="Times New Roman" w:hAnsi="Arial" w:cs="Arial"/>
                <w:sz w:val="16"/>
                <w:szCs w:val="16"/>
                <w:lang w:val="es-ES" w:eastAsia="es-ES"/>
              </w:rPr>
            </w:pPr>
            <w:proofErr w:type="spellStart"/>
            <w:r w:rsidRPr="004403EE">
              <w:rPr>
                <w:rFonts w:ascii="Arial" w:eastAsia="Times New Roman" w:hAnsi="Arial" w:cs="Arial"/>
                <w:sz w:val="16"/>
                <w:szCs w:val="16"/>
                <w:lang w:val="es-ES" w:eastAsia="es-ES"/>
              </w:rPr>
              <w:t>adult</w:t>
            </w:r>
            <w:proofErr w:type="spellEnd"/>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75</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5</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69</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53</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5</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43</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33</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20</w:t>
            </w:r>
          </w:p>
        </w:tc>
      </w:tr>
      <w:tr w:rsidR="004B7AC3" w:rsidRPr="004403EE" w:rsidTr="004B7AC3">
        <w:trPr>
          <w:trHeight w:val="250"/>
        </w:trPr>
        <w:tc>
          <w:tcPr>
            <w:tcW w:w="4864" w:type="dxa"/>
            <w:gridSpan w:val="4"/>
            <w:shd w:val="clear" w:color="auto" w:fill="auto"/>
            <w:noWrap/>
            <w:vAlign w:val="bottom"/>
            <w:hideMark/>
          </w:tcPr>
          <w:p w:rsidR="004B7AC3" w:rsidRPr="004403EE" w:rsidRDefault="004B7AC3" w:rsidP="004403EE">
            <w:pPr>
              <w:spacing w:after="0" w:line="240" w:lineRule="auto"/>
              <w:rPr>
                <w:rFonts w:ascii="Arial" w:eastAsia="Times New Roman" w:hAnsi="Arial" w:cs="Arial"/>
                <w:sz w:val="16"/>
                <w:szCs w:val="16"/>
                <w:lang w:val="es-ES" w:eastAsia="es-ES"/>
              </w:rPr>
            </w:pPr>
            <w:r>
              <w:rPr>
                <w:rFonts w:ascii="Arial" w:eastAsia="Times New Roman" w:hAnsi="Arial" w:cs="Arial"/>
                <w:sz w:val="16"/>
                <w:szCs w:val="16"/>
                <w:lang w:val="es-ES" w:eastAsia="es-ES"/>
              </w:rPr>
              <w:t>F</w:t>
            </w:r>
            <w:r w:rsidRPr="004403EE">
              <w:rPr>
                <w:rFonts w:ascii="Arial" w:eastAsia="Times New Roman" w:hAnsi="Arial" w:cs="Arial"/>
                <w:sz w:val="16"/>
                <w:szCs w:val="16"/>
                <w:lang w:val="es-ES" w:eastAsia="es-ES"/>
              </w:rPr>
              <w:t xml:space="preserve">ull </w:t>
            </w:r>
            <w:proofErr w:type="spellStart"/>
            <w:r w:rsidRPr="004403EE">
              <w:rPr>
                <w:rFonts w:ascii="Arial" w:eastAsia="Times New Roman" w:hAnsi="Arial" w:cs="Arial"/>
                <w:sz w:val="16"/>
                <w:szCs w:val="16"/>
                <w:lang w:val="es-ES" w:eastAsia="es-ES"/>
              </w:rPr>
              <w:t>spine</w:t>
            </w:r>
            <w:proofErr w:type="spellEnd"/>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rPr>
                <w:rFonts w:ascii="Arial" w:eastAsia="Times New Roman" w:hAnsi="Arial" w:cs="Arial"/>
                <w:sz w:val="16"/>
                <w:szCs w:val="16"/>
                <w:lang w:val="es-ES" w:eastAsia="es-ES"/>
              </w:rPr>
            </w:pPr>
            <w:proofErr w:type="spellStart"/>
            <w:r w:rsidRPr="004403EE">
              <w:rPr>
                <w:rFonts w:ascii="Arial" w:eastAsia="Times New Roman" w:hAnsi="Arial" w:cs="Arial"/>
                <w:sz w:val="16"/>
                <w:szCs w:val="16"/>
                <w:lang w:val="es-ES" w:eastAsia="es-ES"/>
              </w:rPr>
              <w:t>adult</w:t>
            </w:r>
            <w:proofErr w:type="spellEnd"/>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67</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5</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57</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43</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5</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33</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23</w:t>
            </w:r>
          </w:p>
        </w:tc>
      </w:tr>
      <w:tr w:rsidR="004403EE" w:rsidRPr="004403EE" w:rsidTr="002D2A97">
        <w:trPr>
          <w:trHeight w:val="250"/>
        </w:trPr>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0</w:t>
            </w:r>
          </w:p>
        </w:tc>
        <w:tc>
          <w:tcPr>
            <w:tcW w:w="1216" w:type="dxa"/>
            <w:shd w:val="clear" w:color="auto" w:fill="auto"/>
            <w:noWrap/>
            <w:vAlign w:val="bottom"/>
            <w:hideMark/>
          </w:tcPr>
          <w:p w:rsidR="004403EE" w:rsidRPr="004403EE" w:rsidRDefault="004403EE" w:rsidP="004403EE">
            <w:pPr>
              <w:spacing w:after="0" w:line="240" w:lineRule="auto"/>
              <w:jc w:val="right"/>
              <w:rPr>
                <w:rFonts w:ascii="Arial" w:eastAsia="Times New Roman" w:hAnsi="Arial" w:cs="Arial"/>
                <w:sz w:val="16"/>
                <w:szCs w:val="16"/>
                <w:lang w:val="es-ES" w:eastAsia="es-ES"/>
              </w:rPr>
            </w:pPr>
            <w:r w:rsidRPr="004403EE">
              <w:rPr>
                <w:rFonts w:ascii="Arial" w:eastAsia="Times New Roman" w:hAnsi="Arial" w:cs="Arial"/>
                <w:sz w:val="16"/>
                <w:szCs w:val="16"/>
                <w:lang w:val="es-ES" w:eastAsia="es-ES"/>
              </w:rPr>
              <w:t>15</w:t>
            </w:r>
          </w:p>
        </w:tc>
      </w:tr>
    </w:tbl>
    <w:p w:rsidR="004403EE" w:rsidRDefault="004403EE" w:rsidP="004403EE">
      <w:pPr>
        <w:pStyle w:val="Prrafodelista"/>
        <w:ind w:left="1080"/>
      </w:pPr>
    </w:p>
    <w:p w:rsidR="00F12742" w:rsidRDefault="00F12742">
      <w:pPr>
        <w:rPr>
          <w:rFonts w:asciiTheme="majorHAnsi" w:eastAsiaTheme="majorEastAsia" w:hAnsiTheme="majorHAnsi" w:cstheme="majorBidi"/>
          <w:b/>
          <w:bCs/>
          <w:sz w:val="26"/>
          <w:szCs w:val="26"/>
        </w:rPr>
      </w:pPr>
      <w:r>
        <w:br w:type="page"/>
      </w:r>
    </w:p>
    <w:p w:rsidR="005A66DB" w:rsidRPr="00E1557D" w:rsidRDefault="00981268" w:rsidP="00E1557D">
      <w:pPr>
        <w:pStyle w:val="Ttulo2"/>
        <w:rPr>
          <w:color w:val="auto"/>
        </w:rPr>
      </w:pPr>
      <w:r w:rsidRPr="00E1557D">
        <w:rPr>
          <w:color w:val="auto"/>
        </w:rPr>
        <w:lastRenderedPageBreak/>
        <w:t xml:space="preserve">Graph S3.1: Details on the use of information on HVL </w:t>
      </w:r>
      <w:r w:rsidR="001007F8" w:rsidRPr="00E1557D">
        <w:rPr>
          <w:color w:val="auto"/>
        </w:rPr>
        <w:t xml:space="preserve">when lacking of information on </w:t>
      </w:r>
      <w:r w:rsidRPr="00E1557D">
        <w:rPr>
          <w:color w:val="auto"/>
        </w:rPr>
        <w:t xml:space="preserve">filtration </w:t>
      </w:r>
      <w:r w:rsidR="001007F8" w:rsidRPr="00E1557D">
        <w:rPr>
          <w:color w:val="auto"/>
        </w:rPr>
        <w:t>on</w:t>
      </w:r>
      <w:r w:rsidRPr="00E1557D">
        <w:rPr>
          <w:color w:val="auto"/>
        </w:rPr>
        <w:t xml:space="preserve"> the PCXMC simulations</w:t>
      </w:r>
    </w:p>
    <w:p w:rsidR="004403EE" w:rsidRDefault="005A66DB" w:rsidP="00981268">
      <w:r>
        <w:t xml:space="preserve">In some publication Half Value Layer (HVL) were reported instead of total filtration. </w:t>
      </w:r>
      <w:r w:rsidRPr="005A66DB">
        <w:t>The half value layer is the amount of absorbing material</w:t>
      </w:r>
      <w:r>
        <w:t xml:space="preserve"> (i.e. </w:t>
      </w:r>
      <w:r w:rsidRPr="005A66DB">
        <w:t>the thickness of a standard material</w:t>
      </w:r>
      <w:r>
        <w:t>)</w:t>
      </w:r>
      <w:r w:rsidRPr="005A66DB">
        <w:t>,</w:t>
      </w:r>
      <w:r>
        <w:t xml:space="preserve"> which is needed to reduce the</w:t>
      </w:r>
      <w:r w:rsidRPr="005A66DB">
        <w:t xml:space="preserve"> intensity </w:t>
      </w:r>
      <w:r>
        <w:t xml:space="preserve">of the x-ray beam </w:t>
      </w:r>
      <w:r w:rsidRPr="005A66DB">
        <w:t xml:space="preserve">by </w:t>
      </w:r>
      <w:r>
        <w:t xml:space="preserve">50%. </w:t>
      </w:r>
      <w:r w:rsidR="004403EE">
        <w:t xml:space="preserve">We used the following graph to derive the total </w:t>
      </w:r>
      <w:proofErr w:type="spellStart"/>
      <w:r w:rsidR="004403EE">
        <w:t>mmAl</w:t>
      </w:r>
      <w:proofErr w:type="spellEnd"/>
      <w:r w:rsidR="004403EE">
        <w:t xml:space="preserve"> filtration</w:t>
      </w:r>
      <w:r>
        <w:t xml:space="preserve"> (Consider that CDA is HVL in French)</w:t>
      </w:r>
      <w:r w:rsidR="004403EE" w:rsidRPr="00EF5F37">
        <w:rPr>
          <w:noProof/>
          <w:lang w:val="es-ES" w:eastAsia="es-ES"/>
        </w:rPr>
        <w:drawing>
          <wp:inline distT="0" distB="0" distL="0" distR="0">
            <wp:extent cx="4546600" cy="2673350"/>
            <wp:effectExtent l="19050" t="0" r="6350" b="0"/>
            <wp:docPr id="1" name="Imagen 1"/>
            <wp:cNvGraphicFramePr/>
            <a:graphic xmlns:a="http://schemas.openxmlformats.org/drawingml/2006/main">
              <a:graphicData uri="http://schemas.openxmlformats.org/drawingml/2006/picture">
                <pic:pic xmlns:pic="http://schemas.openxmlformats.org/drawingml/2006/picture">
                  <pic:nvPicPr>
                    <pic:cNvPr id="7198" name="Picture 1"/>
                    <pic:cNvPicPr>
                      <a:picLocks noChangeAspect="1" noChangeArrowheads="1"/>
                    </pic:cNvPicPr>
                  </pic:nvPicPr>
                  <pic:blipFill>
                    <a:blip r:embed="rId6" cstate="print"/>
                    <a:srcRect/>
                    <a:stretch>
                      <a:fillRect/>
                    </a:stretch>
                  </pic:blipFill>
                  <pic:spPr bwMode="auto">
                    <a:xfrm>
                      <a:off x="0" y="0"/>
                      <a:ext cx="4548740" cy="2674608"/>
                    </a:xfrm>
                    <a:prstGeom prst="rect">
                      <a:avLst/>
                    </a:prstGeom>
                    <a:noFill/>
                    <a:ln w="1">
                      <a:noFill/>
                      <a:miter lim="800000"/>
                      <a:headEnd/>
                      <a:tailEnd/>
                    </a:ln>
                  </pic:spPr>
                </pic:pic>
              </a:graphicData>
            </a:graphic>
          </wp:inline>
        </w:drawing>
      </w:r>
    </w:p>
    <w:p w:rsidR="002D2A97" w:rsidRDefault="002D2A97" w:rsidP="004403EE">
      <w:pPr>
        <w:pStyle w:val="Prrafodelista"/>
      </w:pPr>
      <w:r>
        <w:t>Reference of the graph</w:t>
      </w:r>
      <w:r w:rsidR="00F45B36">
        <w:t xml:space="preserve"> personal communication Carlo </w:t>
      </w:r>
      <w:proofErr w:type="spellStart"/>
      <w:r w:rsidR="00F45B36">
        <w:t>Maccia</w:t>
      </w:r>
      <w:proofErr w:type="spellEnd"/>
    </w:p>
    <w:p w:rsidR="004B7AC3" w:rsidRDefault="004B7AC3" w:rsidP="004403EE">
      <w:pPr>
        <w:pStyle w:val="Prrafodelista"/>
      </w:pPr>
    </w:p>
    <w:p w:rsidR="004A4FD7" w:rsidRPr="00E1557D" w:rsidRDefault="004A4FD7" w:rsidP="00E1557D">
      <w:pPr>
        <w:pStyle w:val="Ttulo2"/>
        <w:rPr>
          <w:color w:val="auto"/>
        </w:rPr>
      </w:pPr>
      <w:r w:rsidRPr="00E1557D">
        <w:rPr>
          <w:color w:val="auto"/>
        </w:rPr>
        <w:t>Table S3.5: Details on the steps conducted to build the look up table</w:t>
      </w:r>
    </w:p>
    <w:tbl>
      <w:tblPr>
        <w:tblStyle w:val="Tablaconcuadrcula"/>
        <w:tblW w:w="0" w:type="auto"/>
        <w:tblLook w:val="04A0"/>
      </w:tblPr>
      <w:tblGrid>
        <w:gridCol w:w="959"/>
        <w:gridCol w:w="2268"/>
        <w:gridCol w:w="5493"/>
      </w:tblGrid>
      <w:tr w:rsidR="004A4FD7" w:rsidTr="001F7AF5">
        <w:tc>
          <w:tcPr>
            <w:tcW w:w="959" w:type="dxa"/>
          </w:tcPr>
          <w:p w:rsidR="004A4FD7" w:rsidRDefault="004A4FD7" w:rsidP="001007F8">
            <w:pPr>
              <w:jc w:val="both"/>
            </w:pPr>
            <w:r>
              <w:t>Step Number</w:t>
            </w:r>
          </w:p>
        </w:tc>
        <w:tc>
          <w:tcPr>
            <w:tcW w:w="2268" w:type="dxa"/>
          </w:tcPr>
          <w:p w:rsidR="004A4FD7" w:rsidRDefault="004A4FD7" w:rsidP="001007F8">
            <w:pPr>
              <w:jc w:val="both"/>
            </w:pPr>
            <w:r>
              <w:t>Identification of the step</w:t>
            </w:r>
          </w:p>
        </w:tc>
        <w:tc>
          <w:tcPr>
            <w:tcW w:w="5493" w:type="dxa"/>
          </w:tcPr>
          <w:p w:rsidR="004A4FD7" w:rsidRDefault="004A4FD7" w:rsidP="001007F8">
            <w:pPr>
              <w:jc w:val="both"/>
            </w:pPr>
            <w:r>
              <w:t>Details</w:t>
            </w:r>
          </w:p>
        </w:tc>
      </w:tr>
      <w:tr w:rsidR="004A4FD7" w:rsidTr="001F7AF5">
        <w:tc>
          <w:tcPr>
            <w:tcW w:w="959" w:type="dxa"/>
          </w:tcPr>
          <w:p w:rsidR="004A4FD7" w:rsidRDefault="004A4FD7" w:rsidP="001007F8">
            <w:pPr>
              <w:jc w:val="both"/>
            </w:pPr>
            <w:r>
              <w:t>1</w:t>
            </w:r>
          </w:p>
        </w:tc>
        <w:tc>
          <w:tcPr>
            <w:tcW w:w="2268" w:type="dxa"/>
          </w:tcPr>
          <w:p w:rsidR="004A4FD7" w:rsidRDefault="004A4FD7" w:rsidP="001007F8">
            <w:pPr>
              <w:jc w:val="both"/>
            </w:pPr>
            <w:r>
              <w:t xml:space="preserve">Combination of technical  parameters (dose quantity and </w:t>
            </w:r>
            <w:proofErr w:type="spellStart"/>
            <w:r>
              <w:t>Kv</w:t>
            </w:r>
            <w:proofErr w:type="spellEnd"/>
            <w:r>
              <w:t>)</w:t>
            </w:r>
          </w:p>
        </w:tc>
        <w:tc>
          <w:tcPr>
            <w:tcW w:w="5493" w:type="dxa"/>
          </w:tcPr>
          <w:p w:rsidR="004A4FD7" w:rsidRDefault="004A4FD7" w:rsidP="004A4FD7">
            <w:pPr>
              <w:jc w:val="both"/>
            </w:pPr>
            <w:r>
              <w:t xml:space="preserve">We used the mean, minimum and maximum of the dose quantity (either air </w:t>
            </w:r>
            <w:proofErr w:type="spellStart"/>
            <w:r>
              <w:t>kerma</w:t>
            </w:r>
            <w:proofErr w:type="spellEnd"/>
            <w:r>
              <w:t xml:space="preserve">, </w:t>
            </w:r>
            <w:proofErr w:type="spellStart"/>
            <w:r>
              <w:t>mAs</w:t>
            </w:r>
            <w:proofErr w:type="spellEnd"/>
            <w:r>
              <w:t>…) combined with the reported mean kV. We further</w:t>
            </w:r>
            <w:r w:rsidDel="004134AE">
              <w:t xml:space="preserve"> </w:t>
            </w:r>
            <w:r>
              <w:t>refer to these combinations as combinations with central values, minimum values and maximum values, respectively.</w:t>
            </w:r>
          </w:p>
          <w:p w:rsidR="004A4FD7" w:rsidRDefault="004A4FD7" w:rsidP="001007F8">
            <w:pPr>
              <w:jc w:val="both"/>
            </w:pPr>
          </w:p>
        </w:tc>
      </w:tr>
      <w:tr w:rsidR="004A4FD7" w:rsidTr="001F7AF5">
        <w:tc>
          <w:tcPr>
            <w:tcW w:w="959" w:type="dxa"/>
          </w:tcPr>
          <w:p w:rsidR="004A4FD7" w:rsidRDefault="004A4FD7" w:rsidP="001007F8">
            <w:pPr>
              <w:jc w:val="both"/>
            </w:pPr>
            <w:r>
              <w:t>2</w:t>
            </w:r>
          </w:p>
        </w:tc>
        <w:tc>
          <w:tcPr>
            <w:tcW w:w="2268" w:type="dxa"/>
          </w:tcPr>
          <w:p w:rsidR="004A4FD7" w:rsidRDefault="004A4FD7" w:rsidP="001007F8">
            <w:pPr>
              <w:jc w:val="both"/>
            </w:pPr>
            <w:r>
              <w:t>Creation of a dose database</w:t>
            </w:r>
          </w:p>
        </w:tc>
        <w:tc>
          <w:tcPr>
            <w:tcW w:w="5493" w:type="dxa"/>
          </w:tcPr>
          <w:p w:rsidR="004A4FD7" w:rsidRDefault="004A4FD7" w:rsidP="004A4FD7">
            <w:pPr>
              <w:jc w:val="both"/>
            </w:pPr>
            <w:r>
              <w:t>Putting together values coming from different simulations and the values of brain dose as found in the literature, we obtain a database. For each examination, period, and age frame (example for conventional head x-ray in 2000-2010 for a child age 5 to 10) we complied several values (depending on the number of publications found).</w:t>
            </w:r>
          </w:p>
        </w:tc>
      </w:tr>
      <w:tr w:rsidR="004A4FD7" w:rsidTr="001F7AF5">
        <w:tc>
          <w:tcPr>
            <w:tcW w:w="959" w:type="dxa"/>
          </w:tcPr>
          <w:p w:rsidR="004A4FD7" w:rsidRDefault="001F7AF5" w:rsidP="001007F8">
            <w:pPr>
              <w:jc w:val="both"/>
            </w:pPr>
            <w:r>
              <w:t>3</w:t>
            </w:r>
          </w:p>
        </w:tc>
        <w:tc>
          <w:tcPr>
            <w:tcW w:w="2268" w:type="dxa"/>
          </w:tcPr>
          <w:p w:rsidR="004A4FD7" w:rsidRDefault="001F7AF5" w:rsidP="001007F8">
            <w:pPr>
              <w:jc w:val="both"/>
            </w:pPr>
            <w:r>
              <w:t>Creation of a look up table</w:t>
            </w:r>
          </w:p>
        </w:tc>
        <w:tc>
          <w:tcPr>
            <w:tcW w:w="5493" w:type="dxa"/>
          </w:tcPr>
          <w:p w:rsidR="001F7AF5" w:rsidRDefault="001F7AF5" w:rsidP="001F7AF5">
            <w:pPr>
              <w:jc w:val="both"/>
            </w:pPr>
            <w:r>
              <w:t>To obtain a look up table with one entry per each examination, period, and time frame we proceeded as follows:</w:t>
            </w:r>
          </w:p>
          <w:p w:rsidR="004A4FD7" w:rsidRDefault="001F7AF5" w:rsidP="001007F8">
            <w:pPr>
              <w:jc w:val="both"/>
            </w:pPr>
            <w:r>
              <w:t xml:space="preserve">We grouped observation by time period, age, type examination and relevance score. For each group we calculated a summary of measures: Arithmetic mean, minimum, maximum, Geometric mean, Standard deviation. For dose values coming from simulations with PCXMC, as a first choice we selected values coming from </w:t>
            </w:r>
            <w:r>
              <w:lastRenderedPageBreak/>
              <w:t xml:space="preserve">“combinations of central values”, thus we didn’t considered dose resulted from </w:t>
            </w:r>
            <w:r w:rsidRPr="00EF5F37">
              <w:t xml:space="preserve">combination of a minimum/maximum dose value (Air </w:t>
            </w:r>
            <w:proofErr w:type="spellStart"/>
            <w:r w:rsidRPr="00EF5F37">
              <w:t>kerma</w:t>
            </w:r>
            <w:proofErr w:type="spellEnd"/>
            <w:r w:rsidRPr="00EF5F37">
              <w:t xml:space="preserve">, </w:t>
            </w:r>
            <w:proofErr w:type="spellStart"/>
            <w:r w:rsidRPr="00EF5F37">
              <w:t>mAs</w:t>
            </w:r>
            <w:proofErr w:type="spellEnd"/>
            <w:r w:rsidRPr="00EF5F37">
              <w:t>) with the mean kV values. It is important to note that the difference between values estimated from combination with extreme parameters in comparison with values estimated from central parameters were in the order of few decimals. This indicates that, even considering a large variation in the parameters used by radiologists (which is very likely and represented by the maximum and minimum values), the resulting estimation is in good agreement with the one selected for imputation (</w:t>
            </w:r>
            <w:proofErr w:type="spellStart"/>
            <w:proofErr w:type="gramStart"/>
            <w:r w:rsidRPr="00EF5F37">
              <w:t>i.e</w:t>
            </w:r>
            <w:proofErr w:type="spellEnd"/>
            <w:r w:rsidRPr="00EF5F37">
              <w:t xml:space="preserve">  “</w:t>
            </w:r>
            <w:proofErr w:type="gramEnd"/>
            <w:r w:rsidRPr="00EF5F37">
              <w:t>combinations of central values”).</w:t>
            </w:r>
            <w:r w:rsidRPr="00DD5A39">
              <w:rPr>
                <w:shd w:val="clear" w:color="auto" w:fill="FFFF00"/>
              </w:rPr>
              <w:t xml:space="preserve"> </w:t>
            </w:r>
          </w:p>
        </w:tc>
      </w:tr>
      <w:tr w:rsidR="004A4FD7" w:rsidTr="001F7AF5">
        <w:tc>
          <w:tcPr>
            <w:tcW w:w="959" w:type="dxa"/>
          </w:tcPr>
          <w:p w:rsidR="004A4FD7" w:rsidRDefault="001F7AF5" w:rsidP="001007F8">
            <w:pPr>
              <w:jc w:val="both"/>
            </w:pPr>
            <w:r>
              <w:lastRenderedPageBreak/>
              <w:t>4</w:t>
            </w:r>
          </w:p>
        </w:tc>
        <w:tc>
          <w:tcPr>
            <w:tcW w:w="2268" w:type="dxa"/>
          </w:tcPr>
          <w:p w:rsidR="004A4FD7" w:rsidRDefault="001F7AF5" w:rsidP="001007F8">
            <w:pPr>
              <w:jc w:val="both"/>
            </w:pPr>
            <w:r>
              <w:t>Calculation of dose for each single examination (Combination of dose per projection)</w:t>
            </w:r>
          </w:p>
        </w:tc>
        <w:tc>
          <w:tcPr>
            <w:tcW w:w="5493" w:type="dxa"/>
          </w:tcPr>
          <w:p w:rsidR="001F7AF5" w:rsidRDefault="001F7AF5" w:rsidP="001F7AF5">
            <w:pPr>
              <w:jc w:val="both"/>
            </w:pPr>
            <w:r>
              <w:t>Another important issue when summarizing information is the difference between projection and examination. A single exam (for example a skull x-ray) is the result of various projections. Here we list the most common number of projections for conventional x-ray by time period. Therefore, when we report a value of organ dose for a single projection (i.e. skull Anterior-Posterior), the value of brain dose for the full examination is obtained by multiplying according to the number of projection usually required to perform the given examination (see table S3.6)</w:t>
            </w:r>
          </w:p>
          <w:p w:rsidR="004A4FD7" w:rsidRDefault="004A4FD7" w:rsidP="001007F8">
            <w:pPr>
              <w:jc w:val="both"/>
            </w:pPr>
          </w:p>
        </w:tc>
      </w:tr>
    </w:tbl>
    <w:p w:rsidR="004A4FD7" w:rsidRDefault="004A4FD7" w:rsidP="001007F8">
      <w:pPr>
        <w:jc w:val="both"/>
      </w:pPr>
    </w:p>
    <w:p w:rsidR="00F12742" w:rsidRDefault="00F12742">
      <w:pPr>
        <w:rPr>
          <w:rFonts w:asciiTheme="majorHAnsi" w:eastAsiaTheme="majorEastAsia" w:hAnsiTheme="majorHAnsi" w:cstheme="majorBidi"/>
          <w:b/>
          <w:bCs/>
          <w:sz w:val="26"/>
          <w:szCs w:val="26"/>
        </w:rPr>
      </w:pPr>
      <w:r>
        <w:br w:type="page"/>
      </w:r>
    </w:p>
    <w:p w:rsidR="004A4FD7" w:rsidRPr="00E1557D" w:rsidRDefault="004A4FD7" w:rsidP="00E1557D">
      <w:pPr>
        <w:pStyle w:val="Ttulo2"/>
        <w:rPr>
          <w:color w:val="auto"/>
        </w:rPr>
      </w:pPr>
      <w:r w:rsidRPr="00E1557D">
        <w:rPr>
          <w:color w:val="auto"/>
        </w:rPr>
        <w:lastRenderedPageBreak/>
        <w:t>Table S3.</w:t>
      </w:r>
      <w:r w:rsidR="001F7AF5" w:rsidRPr="00E1557D">
        <w:rPr>
          <w:color w:val="auto"/>
        </w:rPr>
        <w:t>6</w:t>
      </w:r>
      <w:r w:rsidRPr="00E1557D">
        <w:rPr>
          <w:color w:val="auto"/>
        </w:rPr>
        <w:t>: Common number of projection for a single radiographic procedure</w:t>
      </w:r>
    </w:p>
    <w:tbl>
      <w:tblPr>
        <w:tblW w:w="7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200"/>
        <w:gridCol w:w="1225"/>
        <w:gridCol w:w="1200"/>
        <w:gridCol w:w="1503"/>
        <w:gridCol w:w="2641"/>
      </w:tblGrid>
      <w:tr w:rsidR="00AC49F2" w:rsidRPr="00AC49F2" w:rsidTr="00083FAF">
        <w:trPr>
          <w:trHeight w:val="290"/>
          <w:jc w:val="center"/>
        </w:trPr>
        <w:tc>
          <w:tcPr>
            <w:tcW w:w="1200"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b/>
                <w:color w:val="000000"/>
                <w:sz w:val="18"/>
                <w:szCs w:val="18"/>
                <w:lang w:val="es-ES" w:eastAsia="es-ES"/>
              </w:rPr>
            </w:pPr>
            <w:proofErr w:type="spellStart"/>
            <w:r>
              <w:rPr>
                <w:rFonts w:ascii="Calibri" w:eastAsia="Times New Roman" w:hAnsi="Calibri" w:cs="Calibri"/>
                <w:b/>
                <w:color w:val="000000"/>
                <w:sz w:val="18"/>
                <w:szCs w:val="18"/>
                <w:lang w:val="es-ES" w:eastAsia="es-ES"/>
              </w:rPr>
              <w:t>B</w:t>
            </w:r>
            <w:r w:rsidR="00AC49F2" w:rsidRPr="00AC49F2">
              <w:rPr>
                <w:rFonts w:ascii="Calibri" w:eastAsia="Times New Roman" w:hAnsi="Calibri" w:cs="Calibri"/>
                <w:b/>
                <w:color w:val="000000"/>
                <w:sz w:val="18"/>
                <w:szCs w:val="18"/>
                <w:lang w:val="es-ES" w:eastAsia="es-ES"/>
              </w:rPr>
              <w:t>ody</w:t>
            </w:r>
            <w:proofErr w:type="spellEnd"/>
            <w:r>
              <w:rPr>
                <w:rFonts w:ascii="Calibri" w:eastAsia="Times New Roman" w:hAnsi="Calibri" w:cs="Calibri"/>
                <w:b/>
                <w:color w:val="000000"/>
                <w:sz w:val="18"/>
                <w:szCs w:val="18"/>
                <w:lang w:val="es-ES" w:eastAsia="es-ES"/>
              </w:rPr>
              <w:t xml:space="preserve"> </w:t>
            </w:r>
            <w:proofErr w:type="spellStart"/>
            <w:r>
              <w:rPr>
                <w:rFonts w:ascii="Calibri" w:eastAsia="Times New Roman" w:hAnsi="Calibri" w:cs="Calibri"/>
                <w:b/>
                <w:color w:val="000000"/>
                <w:sz w:val="18"/>
                <w:szCs w:val="18"/>
                <w:lang w:val="es-ES" w:eastAsia="es-ES"/>
              </w:rPr>
              <w:t>part</w:t>
            </w:r>
            <w:proofErr w:type="spellEnd"/>
          </w:p>
        </w:tc>
        <w:tc>
          <w:tcPr>
            <w:tcW w:w="1225"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b/>
                <w:color w:val="000000"/>
                <w:sz w:val="18"/>
                <w:szCs w:val="18"/>
                <w:lang w:val="es-ES" w:eastAsia="es-ES"/>
              </w:rPr>
            </w:pPr>
            <w:proofErr w:type="spellStart"/>
            <w:r>
              <w:rPr>
                <w:rFonts w:ascii="Calibri" w:eastAsia="Times New Roman" w:hAnsi="Calibri" w:cs="Calibri"/>
                <w:b/>
                <w:color w:val="000000"/>
                <w:sz w:val="18"/>
                <w:szCs w:val="18"/>
                <w:lang w:val="es-ES" w:eastAsia="es-ES"/>
              </w:rPr>
              <w:t>Period</w:t>
            </w:r>
            <w:proofErr w:type="spellEnd"/>
            <w:r>
              <w:rPr>
                <w:rFonts w:ascii="Calibri" w:eastAsia="Times New Roman" w:hAnsi="Calibri" w:cs="Calibri"/>
                <w:b/>
                <w:color w:val="000000"/>
                <w:sz w:val="18"/>
                <w:szCs w:val="18"/>
                <w:lang w:val="es-ES" w:eastAsia="es-ES"/>
              </w:rPr>
              <w:t xml:space="preserve"> </w:t>
            </w:r>
            <w:proofErr w:type="spellStart"/>
            <w:r w:rsidR="00AC49F2" w:rsidRPr="00AC49F2">
              <w:rPr>
                <w:rFonts w:ascii="Calibri" w:eastAsia="Times New Roman" w:hAnsi="Calibri" w:cs="Calibri"/>
                <w:b/>
                <w:color w:val="000000"/>
                <w:sz w:val="18"/>
                <w:szCs w:val="18"/>
                <w:lang w:val="es-ES" w:eastAsia="es-ES"/>
              </w:rPr>
              <w:t>range</w:t>
            </w:r>
            <w:proofErr w:type="spellEnd"/>
          </w:p>
        </w:tc>
        <w:tc>
          <w:tcPr>
            <w:tcW w:w="1200"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b/>
                <w:color w:val="000000"/>
                <w:sz w:val="18"/>
                <w:szCs w:val="18"/>
                <w:lang w:val="es-ES" w:eastAsia="es-ES"/>
              </w:rPr>
            </w:pPr>
            <w:proofErr w:type="spellStart"/>
            <w:r>
              <w:rPr>
                <w:rFonts w:ascii="Calibri" w:eastAsia="Times New Roman" w:hAnsi="Calibri" w:cs="Calibri"/>
                <w:b/>
                <w:color w:val="000000"/>
                <w:sz w:val="18"/>
                <w:szCs w:val="18"/>
                <w:lang w:val="es-ES" w:eastAsia="es-ES"/>
              </w:rPr>
              <w:t>Age</w:t>
            </w:r>
            <w:proofErr w:type="spellEnd"/>
          </w:p>
        </w:tc>
        <w:tc>
          <w:tcPr>
            <w:tcW w:w="1503"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b/>
                <w:color w:val="000000"/>
                <w:sz w:val="18"/>
                <w:szCs w:val="18"/>
                <w:lang w:val="es-ES" w:eastAsia="es-ES"/>
              </w:rPr>
            </w:pPr>
            <w:proofErr w:type="spellStart"/>
            <w:r>
              <w:rPr>
                <w:rFonts w:ascii="Calibri" w:eastAsia="Times New Roman" w:hAnsi="Calibri" w:cs="Calibri"/>
                <w:b/>
                <w:color w:val="000000"/>
                <w:sz w:val="18"/>
                <w:szCs w:val="18"/>
                <w:lang w:val="es-ES" w:eastAsia="es-ES"/>
              </w:rPr>
              <w:t>Number</w:t>
            </w:r>
            <w:proofErr w:type="spellEnd"/>
            <w:r>
              <w:rPr>
                <w:rFonts w:ascii="Calibri" w:eastAsia="Times New Roman" w:hAnsi="Calibri" w:cs="Calibri"/>
                <w:b/>
                <w:color w:val="000000"/>
                <w:sz w:val="18"/>
                <w:szCs w:val="18"/>
                <w:lang w:val="es-ES" w:eastAsia="es-ES"/>
              </w:rPr>
              <w:t xml:space="preserve"> </w:t>
            </w:r>
            <w:r w:rsidR="001F7AF5">
              <w:rPr>
                <w:rFonts w:ascii="Calibri" w:eastAsia="Times New Roman" w:hAnsi="Calibri" w:cs="Calibri"/>
                <w:b/>
                <w:color w:val="000000"/>
                <w:sz w:val="18"/>
                <w:szCs w:val="18"/>
                <w:lang w:val="es-ES" w:eastAsia="es-ES"/>
              </w:rPr>
              <w:t xml:space="preserve">of </w:t>
            </w:r>
            <w:proofErr w:type="spellStart"/>
            <w:r>
              <w:rPr>
                <w:rFonts w:ascii="Calibri" w:eastAsia="Times New Roman" w:hAnsi="Calibri" w:cs="Calibri"/>
                <w:b/>
                <w:color w:val="000000"/>
                <w:sz w:val="18"/>
                <w:szCs w:val="18"/>
                <w:lang w:val="es-ES" w:eastAsia="es-ES"/>
              </w:rPr>
              <w:t>projection</w:t>
            </w:r>
            <w:r w:rsidR="001F7AF5">
              <w:rPr>
                <w:rFonts w:ascii="Calibri" w:eastAsia="Times New Roman" w:hAnsi="Calibri" w:cs="Calibri"/>
                <w:b/>
                <w:color w:val="000000"/>
                <w:sz w:val="18"/>
                <w:szCs w:val="18"/>
                <w:lang w:val="es-ES" w:eastAsia="es-ES"/>
              </w:rPr>
              <w:t>s</w:t>
            </w:r>
            <w:proofErr w:type="spellEnd"/>
          </w:p>
        </w:tc>
        <w:tc>
          <w:tcPr>
            <w:tcW w:w="2641"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b/>
                <w:color w:val="000000"/>
                <w:sz w:val="18"/>
                <w:szCs w:val="18"/>
                <w:lang w:val="es-ES" w:eastAsia="es-ES"/>
              </w:rPr>
            </w:pPr>
            <w:proofErr w:type="spellStart"/>
            <w:r w:rsidRPr="00AC49F2">
              <w:rPr>
                <w:rFonts w:ascii="Calibri" w:eastAsia="Times New Roman" w:hAnsi="Calibri" w:cs="Calibri"/>
                <w:b/>
                <w:color w:val="000000"/>
                <w:sz w:val="18"/>
                <w:szCs w:val="18"/>
                <w:lang w:val="es-ES" w:eastAsia="es-ES"/>
              </w:rPr>
              <w:t>Ref</w:t>
            </w:r>
            <w:r w:rsidR="00083FAF">
              <w:rPr>
                <w:rFonts w:ascii="Calibri" w:eastAsia="Times New Roman" w:hAnsi="Calibri" w:cs="Calibri"/>
                <w:b/>
                <w:color w:val="000000"/>
                <w:sz w:val="18"/>
                <w:szCs w:val="18"/>
                <w:lang w:val="es-ES" w:eastAsia="es-ES"/>
              </w:rPr>
              <w:t>erence</w:t>
            </w:r>
            <w:proofErr w:type="spellEnd"/>
          </w:p>
        </w:tc>
      </w:tr>
      <w:tr w:rsidR="00AC49F2" w:rsidRPr="00AC49F2" w:rsidTr="00083FAF">
        <w:trPr>
          <w:trHeight w:val="290"/>
          <w:jc w:val="center"/>
        </w:trPr>
        <w:tc>
          <w:tcPr>
            <w:tcW w:w="1200"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proofErr w:type="spellStart"/>
            <w:r>
              <w:rPr>
                <w:rFonts w:ascii="Calibri" w:eastAsia="Times New Roman" w:hAnsi="Calibri" w:cs="Calibri"/>
                <w:color w:val="000000"/>
                <w:sz w:val="18"/>
                <w:szCs w:val="18"/>
                <w:lang w:val="es-ES" w:eastAsia="es-ES"/>
              </w:rPr>
              <w:t>Neck</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oNbgIZpg","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1074FC" w:rsidRPr="00AC49F2" w:rsidTr="001074FC">
        <w:trPr>
          <w:trHeight w:val="290"/>
          <w:jc w:val="center"/>
        </w:trPr>
        <w:tc>
          <w:tcPr>
            <w:tcW w:w="1200" w:type="dxa"/>
            <w:shd w:val="clear" w:color="auto" w:fill="auto"/>
            <w:noWrap/>
            <w:hideMark/>
          </w:tcPr>
          <w:p w:rsidR="001074FC" w:rsidRDefault="001074FC" w:rsidP="001074FC">
            <w:proofErr w:type="spellStart"/>
            <w:r w:rsidRPr="00BD158C">
              <w:rPr>
                <w:rFonts w:ascii="Calibri" w:eastAsia="Times New Roman" w:hAnsi="Calibri" w:cs="Calibri"/>
                <w:color w:val="000000"/>
                <w:sz w:val="18"/>
                <w:szCs w:val="18"/>
                <w:lang w:val="es-ES" w:eastAsia="es-ES"/>
              </w:rPr>
              <w:t>Neck</w:t>
            </w:r>
            <w:proofErr w:type="spellEnd"/>
          </w:p>
        </w:tc>
        <w:tc>
          <w:tcPr>
            <w:tcW w:w="1225"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hideMark/>
          </w:tcPr>
          <w:p w:rsidR="00117405" w:rsidRDefault="001074F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JhHLwRPv","properties":{"formattedCitation":"(29)","plainCitation":"(29)","noteIndex":0},"citationItems":[{"id":1274,"uris":["http://zotero.org/users/2552500/items/6REKI4KY"],"uri":["http://zotero.org/users/2552500/items/6REKI4KY"],"itemData":{"id":1274,"type":"book","abstract":"Established as the leading textbook of pediatric radiology, Practical Pediatric Imaging is now in its revised, updated, and expanded Third Edition. It provides the practical yet comprehensive coverage that made this classic work the most popular pediatric imaging text among radiology residents and program directors, as well as a standard reference for practicing radiologists and pediatric physicians.The Third Edition's roster of contributing authors includes faculty of the Department of Radiology at Children's Hospital in Boston -- the largest pediatric medical center in the United States. The state-of-the-art coverage highlights the expanding pediatric applications of ultrasound, CT, MRI, nuclear medicine, and vascular/interventional techniques. This edition also includes a new chapter on head and neck imaging.Complementing the text are more than 2,000 scans and line drawings -- over 1,300 new to this edition. Numerous tables of differential diagnosis and diagnostic algorithms appear throughout the book. Comprehensive, up-to-date references are also provided.","ISBN":"978-0-316-49473-1","language":"en","note":"Google-Books-ID: NDef1C20tN8C","number-of-pages":"348","publisher":"Lippincott Williams &amp; Wilkins","source":"Google Books","title":"Practical Pediatric Imaging: Diagnostic Radiology of Infants and Children","title-short":"Practical Pediatric Imaging","author":[{"family":"Kirks","given":"Donald R."},{"family":"Griscom","given":"Nathan Thorne"}],"issued":{"date-parts":[["1998"]]}}}],"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29)</w:t>
            </w:r>
            <w:r w:rsidR="009A49FF">
              <w:rPr>
                <w:rFonts w:ascii="Calibri" w:eastAsia="Times New Roman" w:hAnsi="Calibri" w:cs="Calibri"/>
                <w:color w:val="000000"/>
                <w:sz w:val="18"/>
                <w:szCs w:val="18"/>
                <w:lang w:val="es-ES" w:eastAsia="es-ES"/>
              </w:rPr>
              <w:fldChar w:fldCharType="end"/>
            </w:r>
          </w:p>
        </w:tc>
      </w:tr>
      <w:tr w:rsidR="001074FC" w:rsidRPr="00AC49F2" w:rsidTr="001074FC">
        <w:trPr>
          <w:trHeight w:val="290"/>
          <w:jc w:val="center"/>
        </w:trPr>
        <w:tc>
          <w:tcPr>
            <w:tcW w:w="1200" w:type="dxa"/>
            <w:shd w:val="clear" w:color="auto" w:fill="auto"/>
            <w:noWrap/>
            <w:hideMark/>
          </w:tcPr>
          <w:p w:rsidR="001074FC" w:rsidRDefault="001074FC" w:rsidP="001074FC">
            <w:proofErr w:type="spellStart"/>
            <w:r w:rsidRPr="00BD158C">
              <w:rPr>
                <w:rFonts w:ascii="Calibri" w:eastAsia="Times New Roman" w:hAnsi="Calibri" w:cs="Calibri"/>
                <w:color w:val="000000"/>
                <w:sz w:val="18"/>
                <w:szCs w:val="18"/>
                <w:lang w:val="es-ES" w:eastAsia="es-ES"/>
              </w:rPr>
              <w:t>Neck</w:t>
            </w:r>
            <w:proofErr w:type="spellEnd"/>
          </w:p>
        </w:tc>
        <w:tc>
          <w:tcPr>
            <w:tcW w:w="1225"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hideMark/>
          </w:tcPr>
          <w:p w:rsidR="00117405" w:rsidRDefault="001074F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rNAxeI26","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1074FC" w:rsidRPr="00AC49F2" w:rsidTr="001074FC">
        <w:trPr>
          <w:trHeight w:val="290"/>
          <w:jc w:val="center"/>
        </w:trPr>
        <w:tc>
          <w:tcPr>
            <w:tcW w:w="1200" w:type="dxa"/>
            <w:shd w:val="clear" w:color="auto" w:fill="auto"/>
            <w:noWrap/>
            <w:hideMark/>
          </w:tcPr>
          <w:p w:rsidR="001074FC" w:rsidRDefault="001074FC" w:rsidP="001074FC">
            <w:proofErr w:type="spellStart"/>
            <w:r w:rsidRPr="00BD158C">
              <w:rPr>
                <w:rFonts w:ascii="Calibri" w:eastAsia="Times New Roman" w:hAnsi="Calibri" w:cs="Calibri"/>
                <w:color w:val="000000"/>
                <w:sz w:val="18"/>
                <w:szCs w:val="18"/>
                <w:lang w:val="es-ES" w:eastAsia="es-ES"/>
              </w:rPr>
              <w:t>Neck</w:t>
            </w:r>
            <w:proofErr w:type="spellEnd"/>
          </w:p>
        </w:tc>
        <w:tc>
          <w:tcPr>
            <w:tcW w:w="1225"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hideMark/>
          </w:tcPr>
          <w:p w:rsidR="00117405" w:rsidRDefault="001074F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X09wpgiv","properties":{"formattedCitation":"(29)","plainCitation":"(29)","noteIndex":0},"citationItems":[{"id":1274,"uris":["http://zotero.org/users/2552500/items/6REKI4KY"],"uri":["http://zotero.org/users/2552500/items/6REKI4KY"],"itemData":{"id":1274,"type":"book","abstract":"Established as the leading textbook of pediatric radiology, Practical Pediatric Imaging is now in its revised, updated, and expanded Third Edition. It provides the practical yet comprehensive coverage that made this classic work the most popular pediatric imaging text among radiology residents and program directors, as well as a standard reference for practicing radiologists and pediatric physicians.The Third Edition's roster of contributing authors includes faculty of the Department of Radiology at Children's Hospital in Boston -- the largest pediatric medical center in the United States. The state-of-the-art coverage highlights the expanding pediatric applications of ultrasound, CT, MRI, nuclear medicine, and vascular/interventional techniques. This edition also includes a new chapter on head and neck imaging.Complementing the text are more than 2,000 scans and line drawings -- over 1,300 new to this edition. Numerous tables of differential diagnosis and diagnostic algorithms appear throughout the book. Comprehensive, up-to-date references are also provided.","ISBN":"978-0-316-49473-1","language":"en","note":"Google-Books-ID: NDef1C20tN8C","number-of-pages":"348","publisher":"Lippincott Williams &amp; Wilkins","source":"Google Books","title":"Practical Pediatric Imaging: Diagnostic Radiology of Infants and Children","title-short":"Practical Pediatric Imaging","author":[{"family":"Kirks","given":"Donald R."},{"family":"Griscom","given":"Nathan Thorne"}],"issued":{"date-parts":[["1998"]]}}}],"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29)</w:t>
            </w:r>
            <w:r w:rsidR="009A49FF">
              <w:rPr>
                <w:rFonts w:ascii="Calibri" w:eastAsia="Times New Roman" w:hAnsi="Calibri" w:cs="Calibri"/>
                <w:color w:val="000000"/>
                <w:sz w:val="18"/>
                <w:szCs w:val="18"/>
                <w:lang w:val="es-ES" w:eastAsia="es-ES"/>
              </w:rPr>
              <w:fldChar w:fldCharType="end"/>
            </w:r>
          </w:p>
        </w:tc>
      </w:tr>
      <w:tr w:rsidR="001074FC" w:rsidRPr="00AC49F2" w:rsidTr="001074FC">
        <w:trPr>
          <w:trHeight w:val="290"/>
          <w:jc w:val="center"/>
        </w:trPr>
        <w:tc>
          <w:tcPr>
            <w:tcW w:w="1200" w:type="dxa"/>
            <w:shd w:val="clear" w:color="auto" w:fill="auto"/>
            <w:noWrap/>
            <w:hideMark/>
          </w:tcPr>
          <w:p w:rsidR="001074FC" w:rsidRDefault="001074FC" w:rsidP="001074FC">
            <w:proofErr w:type="spellStart"/>
            <w:r w:rsidRPr="00BD158C">
              <w:rPr>
                <w:rFonts w:ascii="Calibri" w:eastAsia="Times New Roman" w:hAnsi="Calibri" w:cs="Calibri"/>
                <w:color w:val="000000"/>
                <w:sz w:val="18"/>
                <w:szCs w:val="18"/>
                <w:lang w:val="es-ES" w:eastAsia="es-ES"/>
              </w:rPr>
              <w:t>Neck</w:t>
            </w:r>
            <w:proofErr w:type="spellEnd"/>
          </w:p>
        </w:tc>
        <w:tc>
          <w:tcPr>
            <w:tcW w:w="1225"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hideMark/>
          </w:tcPr>
          <w:p w:rsidR="00117405" w:rsidRDefault="001074F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1457lAj5","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1074FC" w:rsidRPr="00AC49F2" w:rsidTr="001074FC">
        <w:trPr>
          <w:trHeight w:val="290"/>
          <w:jc w:val="center"/>
        </w:trPr>
        <w:tc>
          <w:tcPr>
            <w:tcW w:w="1200" w:type="dxa"/>
            <w:shd w:val="clear" w:color="auto" w:fill="auto"/>
            <w:noWrap/>
            <w:hideMark/>
          </w:tcPr>
          <w:p w:rsidR="001074FC" w:rsidRDefault="001074FC" w:rsidP="001074FC">
            <w:proofErr w:type="spellStart"/>
            <w:r w:rsidRPr="00BD158C">
              <w:rPr>
                <w:rFonts w:ascii="Calibri" w:eastAsia="Times New Roman" w:hAnsi="Calibri" w:cs="Calibri"/>
                <w:color w:val="000000"/>
                <w:sz w:val="18"/>
                <w:szCs w:val="18"/>
                <w:lang w:val="es-ES" w:eastAsia="es-ES"/>
              </w:rPr>
              <w:t>Neck</w:t>
            </w:r>
            <w:proofErr w:type="spellEnd"/>
          </w:p>
        </w:tc>
        <w:tc>
          <w:tcPr>
            <w:tcW w:w="1225"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hideMark/>
          </w:tcPr>
          <w:p w:rsidR="00117405" w:rsidRDefault="001074F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hideMark/>
          </w:tcPr>
          <w:p w:rsidR="001074FC" w:rsidRPr="00AC49F2" w:rsidRDefault="001074FC" w:rsidP="001074FC">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w:t>
            </w:r>
            <w:r>
              <w:rPr>
                <w:rFonts w:ascii="Calibri" w:eastAsia="Times New Roman" w:hAnsi="Calibri" w:cs="Calibri"/>
                <w:color w:val="000000"/>
                <w:sz w:val="18"/>
                <w:szCs w:val="18"/>
                <w:lang w:val="es-ES" w:eastAsia="es-ES"/>
              </w:rPr>
              <w:t>oley</w:t>
            </w:r>
            <w:proofErr w:type="spellEnd"/>
            <w:r>
              <w:rPr>
                <w:rFonts w:ascii="Calibri" w:eastAsia="Times New Roman" w:hAnsi="Calibri" w:cs="Calibri"/>
                <w:color w:val="000000"/>
                <w:sz w:val="18"/>
                <w:szCs w:val="18"/>
                <w:lang w:val="es-ES" w:eastAsia="es-ES"/>
              </w:rPr>
              <w:t xml:space="preserve"> </w:t>
            </w:r>
            <w:r w:rsidRPr="00AC49F2">
              <w:rPr>
                <w:rFonts w:ascii="Calibri" w:eastAsia="Times New Roman" w:hAnsi="Calibri" w:cs="Calibri"/>
                <w:color w:val="000000"/>
                <w:sz w:val="18"/>
                <w:szCs w:val="18"/>
                <w:lang w:val="es-ES" w:eastAsia="es-ES"/>
              </w:rPr>
              <w:t>2013</w:t>
            </w:r>
            <w:r>
              <w:rPr>
                <w:rFonts w:ascii="Calibri" w:eastAsia="Times New Roman" w:hAnsi="Calibri" w:cs="Calibri"/>
                <w:color w:val="000000"/>
                <w:sz w:val="18"/>
                <w:szCs w:val="18"/>
                <w:lang w:val="es-ES" w:eastAsia="es-ES"/>
              </w:rPr>
              <w:t xml:space="preserve"> (</w:t>
            </w:r>
            <w:proofErr w:type="spellStart"/>
            <w:r>
              <w:rPr>
                <w:rFonts w:ascii="Calibri" w:eastAsia="Times New Roman" w:hAnsi="Calibri" w:cs="Calibri"/>
                <w:color w:val="000000"/>
                <w:sz w:val="18"/>
                <w:szCs w:val="18"/>
                <w:lang w:val="es-ES" w:eastAsia="es-ES"/>
              </w:rPr>
              <w:t>Caffey’s</w:t>
            </w:r>
            <w:proofErr w:type="spellEnd"/>
            <w:r>
              <w:rPr>
                <w:rFonts w:ascii="Calibri" w:eastAsia="Times New Roman" w:hAnsi="Calibri" w:cs="Calibri"/>
                <w:color w:val="000000"/>
                <w:sz w:val="18"/>
                <w:szCs w:val="18"/>
                <w:lang w:val="es-ES" w:eastAsia="es-ES"/>
              </w:rPr>
              <w:t xml:space="preserve"> </w:t>
            </w:r>
            <w:proofErr w:type="spellStart"/>
            <w:r>
              <w:rPr>
                <w:rFonts w:ascii="Calibri" w:eastAsia="Times New Roman" w:hAnsi="Calibri" w:cs="Calibri"/>
                <w:color w:val="000000"/>
                <w:sz w:val="18"/>
                <w:szCs w:val="18"/>
                <w:lang w:val="es-ES" w:eastAsia="es-ES"/>
              </w:rPr>
              <w:t>Paediatric</w:t>
            </w:r>
            <w:proofErr w:type="spellEnd"/>
            <w:r>
              <w:rPr>
                <w:rFonts w:ascii="Calibri" w:eastAsia="Times New Roman" w:hAnsi="Calibri" w:cs="Calibri"/>
                <w:color w:val="000000"/>
                <w:sz w:val="18"/>
                <w:szCs w:val="18"/>
                <w:lang w:val="es-ES" w:eastAsia="es-ES"/>
              </w:rPr>
              <w:t xml:space="preserve"> </w:t>
            </w:r>
            <w:proofErr w:type="spellStart"/>
            <w:r>
              <w:rPr>
                <w:rFonts w:ascii="Calibri" w:eastAsia="Times New Roman" w:hAnsi="Calibri" w:cs="Calibri"/>
                <w:color w:val="000000"/>
                <w:sz w:val="18"/>
                <w:szCs w:val="18"/>
                <w:lang w:val="es-ES" w:eastAsia="es-ES"/>
              </w:rPr>
              <w:t>diagnostic</w:t>
            </w:r>
            <w:proofErr w:type="spellEnd"/>
            <w:r>
              <w:rPr>
                <w:rFonts w:ascii="Calibri" w:eastAsia="Times New Roman" w:hAnsi="Calibri" w:cs="Calibri"/>
                <w:color w:val="000000"/>
                <w:sz w:val="18"/>
                <w:szCs w:val="18"/>
                <w:lang w:val="es-ES" w:eastAsia="es-ES"/>
              </w:rPr>
              <w:t xml:space="preserve"> </w:t>
            </w:r>
            <w:proofErr w:type="spellStart"/>
            <w:r>
              <w:rPr>
                <w:rFonts w:ascii="Calibri" w:eastAsia="Times New Roman" w:hAnsi="Calibri" w:cs="Calibri"/>
                <w:color w:val="000000"/>
                <w:sz w:val="18"/>
                <w:szCs w:val="18"/>
                <w:lang w:val="es-ES" w:eastAsia="es-ES"/>
              </w:rPr>
              <w:t>imaging</w:t>
            </w:r>
            <w:proofErr w:type="spellEnd"/>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w9oHvBIu","properties":{"formattedCitation":"(30)","plainCitation":"(30)","noteIndex":0},"citationItems":[{"id":1269,"uris":["http://zotero.org/users/2552500/items/3DTUXRM2"],"uri":["http://zotero.org/users/2552500/items/3DTUXRM2"],"itemData":{"id":1269,"type":"book","abstract":"Since 1945, radiologists have turned to Caffey's Pediatric Diagnostic Imaging for the most comprehensive coverage and unparalleled guidance in all areas of pediatric radiology. Continuing this tradition of excellence, the completely revised 12th edition - now more concise yet still complete - focuses on the core issues you need to understand new protocols and sequences, and know what techniques are most appropriate for given clinical situations. \"This text will obviously be of great interest not only to radiologists, also to those who work with children including all pediatric specialties. It is also extremely useful in countries with resource poor setting where there is shortage of well-trained radiologists in pediatric specialties.\" Reviewed by: Yangon Children Hospital on behalf of the Journal of the European Paediatric Neurology Society, January 2014 \"This is a thoroughly up-to-date text, divided into manageable topics, at a very reasonable price and I thoroughly recommend it to anyone who needs updating in the field of paediatrics or paediatric imaging.\" RAD, February 2014Determine the best modality for each patient with state-of-the art discussions of the latest pediatric imaging techniques. Quickly grasp the fundamentals you need to know through a more precise, streamlined format, reorganized by systems and disease processes, as well as \"Teaching Boxes\" that highlight key points in each chapter.Apply all the latest pediatric advances in clinical fetal neonatology techniques, technology, and pharmacology.Achieve accurate diagnoses as safely as possible. Increased coverage of MRI findings and newer imaging techniques for all organ systems emphasizes imaging examination appropriateness and safety.Reap the fullest benefit from the latest neuroimaging techniques including diffusion tensor imaging, fMRI, and susceptibility weighted imaging. Keep current with the latest pediatric radiological knowledge and evidence-based practices. Comprehensive updates throughout include new and revised chapters on prenatal imaging; newer anatomic and functional imaging techniques (including advances in cardiac imaging); disease classifications and insights into imaging disease processes; and advanced imaging topics in neurological, thoracoabdominal, and musculoskeletal imaging.Compare your findings to more than 10,000 high-quality radiology images.Access the full text online at Expert Consult including illustrations, videos, and bonus online-only pediatric imaging content.","ISBN":"978-1-4557-5360-4","language":"en","note":"Google-Books-ID: AmZgmGG4Dz0C","number-of-pages":"2624","publisher":"Elsevier Health Sciences","source":"Google Books","title":"Caffey's Pediatric Diagnostic Imaging E-Book","author":[{"family":"Coley","given":"Brian D."}],"issued":{"date-parts":[["2013",5,21]]}}}],"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30)</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inus</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5</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hpwBFZJ2","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inus</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wischuk</w:t>
            </w:r>
            <w:proofErr w:type="spellEnd"/>
            <w:r w:rsidRPr="00AC49F2">
              <w:rPr>
                <w:rFonts w:ascii="Calibri" w:eastAsia="Times New Roman" w:hAnsi="Calibri" w:cs="Calibri"/>
                <w:color w:val="000000"/>
                <w:sz w:val="18"/>
                <w:szCs w:val="18"/>
                <w:lang w:val="es-ES" w:eastAsia="es-ES"/>
              </w:rPr>
              <w:t xml:space="preserve"> 1982</w:t>
            </w:r>
            <w:r w:rsidR="001074FC">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xatowYId","properties":{"formattedCitation":"(31)","plainCitation":"(31)","noteIndex":0},"citationItems":[{"id":1271,"uris":["http://zotero.org/users/2552500/items/8JCWS4ST"],"uri":["http://zotero.org/users/2552500/items/8JCWS4ST"],"itemData":{"id":1271,"type":"article-journal","abstract":"Our experience suggests that sinusitis is very common in infants and young children, but is usually missed because of the common, though erroneous, beliefs outlined in the introduction. Indeed if one maintains these beliefs, one never will diagnose sinusitis in infancy; one never will treat sinusitis in infancy; and one never will see sinuses clear radiographically. On the other hand, once these concepts are reversed, one will come to appreciate sinusitis as a common disease in infancy and childhood.In most cases, the disease can be suspected on clinical grounds; but it is not always possible to differentiate acute rhinitis from sinusitis without radiographs. This is not a cause for alarm, however, inasmuch as both conditions require approximately the same treatment. The only difference is that sinusitis is treated longer (i.e., three weeks as opposed to 10 days). Treatment, for the most part consists of antibiotic therapy and decongestants. Treatment is less successful in patients with underlying allergic problems. Only occasionally is lavage of a sinus cavity required.The maxillary and ethmoid sinuses are the most important to assess radiographically. They are readily visualized on modified Water's projections. When analyzing the sinus cavities, one should recognize that the only normal sinus cavity is the one that is completely clear. Bilateral hypoplasia of the maxillary and ethmoid sinuses is virtually unheard of, and thus, one should always see the sinus cavities. If they are not visible, and the view is satisfactory, they are diseased.","container-title":"RadioGraphics","DOI":"10.1148/radiographics.2.2.241","ISSN":"0271-5333","issue":"2","journalAbbreviation":"RadioGraphics","page":"241-252","source":"pubs.rsna.org (Atypon)","title":"Sinusitis in children","volume":"2","author":[{"family":"Swischuk","given":"Leonard E."},{"family":"Hayden","given":"C. Keith"},{"family":"Dillard","given":"Ruth A."}],"issued":{"date-parts":[["1982",5,1]]}}}],"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3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inus</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3</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aPmc7zG0","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inus</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3</w:t>
            </w:r>
          </w:p>
        </w:tc>
        <w:tc>
          <w:tcPr>
            <w:tcW w:w="2641"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Diament</w:t>
            </w:r>
            <w:proofErr w:type="spellEnd"/>
            <w:r w:rsidRPr="00AC49F2">
              <w:rPr>
                <w:rFonts w:ascii="Calibri" w:eastAsia="Times New Roman" w:hAnsi="Calibri" w:cs="Calibri"/>
                <w:color w:val="000000"/>
                <w:sz w:val="18"/>
                <w:szCs w:val="18"/>
                <w:lang w:val="es-ES" w:eastAsia="es-ES"/>
              </w:rPr>
              <w:t xml:space="preserve"> 1992 and </w:t>
            </w: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sidR="001074FC">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TkcP9wXF","properties":{"formattedCitation":"(32)","plainCitation":"(32)","noteIndex":0},"citationItems":[{"id":1275,"uris":["http://zotero.org/users/2552500/items/SB75K3V8"],"uri":["http://zotero.org/users/2552500/items/SB75K3V8"],"itemData":{"id":1275,"type":"article-journal","abstract":"Plain film radiographic examination, the historical standard, is rapidly being supplanted by computed tomography (CT) and magnetic resonance imaging (MRI) in the diagnosis of sinusitis. In particular, many endoscopic surgeons consider CT to be a mandatory part of the preoperative evaluation. MRI is useful for cases complicated by orbital or intracranial extension. However, because of considerations of cost, the need for sedation, and for CT radiation exposure, conventional x-ray films will continue to play an important role in the diagnosis and management of medically treated sinus disease. Incidental sinus abnormalities in children without apparent symptoms are usually the result of resolving, uncomplicated upper respiratory tract infection. Opacification, moderate-to-severe mucosal thickening, or air fluid levels in patients with persistent symptoms indicate sinusitis. Sinus imaging in children, whatever the modality, is demanding both in obtaining technically adequate studies and interpreting findings. Poor-quality examinations usually overestimate the presence and severity of disease. Ideally, children should be referred to centers with expertise in pediatric ear, nose, and throat imaging.","container-title":"The Journal of Allergy and Clinical Immunology","ISSN":"0091-6749","issue":"3 Pt 2","journalAbbreviation":"J. Allergy Clin. Immunol.","language":"eng","note":"PMID: 1527334","page":"442-444","source":"PubMed","title":"The diagnosis of sinusitis in infants and children: x-ray, computed tomography, and magnetic resonance imaging. Diagnostic imaging of pediatric sinusitis","title-short":"The diagnosis of sinusitis in infants and children","volume":"90","author":[{"family":"Diament","given":"M. J."}],"issued":{"date-parts":[["1992",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32)</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inus</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3</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6Nfdx4lo","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inus</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w:t>
            </w:r>
          </w:p>
        </w:tc>
        <w:tc>
          <w:tcPr>
            <w:tcW w:w="2641"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Clark 2005</w:t>
            </w:r>
            <w:r w:rsidR="001074FC">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wiwkuaFZ","properties":{"formattedCitation":"(33)","plainCitation":"(33)","noteIndex":0},"citationItems":[{"id":1270,"uris":["http://zotero.org/users/2552500/items/Y9YNZ56V"],"uri":["http://zotero.org/users/2552500/items/Y9YNZ56V"],"itemData":{"id":1270,"type":"book","abstract":"First published in 1939, this is the definitive text on patient positioning for the diagnostic radiography student and practitioner. The experienced author team appreciates that there is no substitute for a good understanding of basic skills in patient positioning and an accurate knowledge of anatomy to ensure good radiographic practice.  This 12th edition retains the book’s pre-eminence in the field, with hundreds of positioning photographs and explanatory line diagrams, a clearly defined and easy-to-follow structure, and international applicability.The book presents the essentials of radiographic techniques in a practical way, avoiding unnecessary technical complexity and ensuring that the student and practitioner can find quickly the information that they require regarding particular positions. All the standard positioning is included, accompanied by supplementary positions where relevant and illustrations of pathology where appropriate. Common errors in positioning are also discussed.","ISBN":"978-0-340-76390-2","language":"en","note":"Google-Books-ID: ADb4VjXu1tkC","number-of-pages":"533","publisher":"CRC Press","source":"Google Books","title":"Clark's Positioning in Radiography 12Ed","author":[{"family":"Whitley","given":"A. Stewart"},{"family":"Sloane","given":"Charles"},{"family":"Hoadley","given":"Graham"},{"family":"Moore","given":"Adrian D."}],"issued":{"date-parts":[["2005",8,26]]}}}],"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33)</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kull</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5</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coFFy4MN","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kull</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4</w:t>
            </w:r>
          </w:p>
        </w:tc>
        <w:tc>
          <w:tcPr>
            <w:tcW w:w="2641"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jN2eN21H","properties":{"formattedCitation":"(29)","plainCitation":"(29)","noteIndex":0},"citationItems":[{"id":1274,"uris":["http://zotero.org/users/2552500/items/6REKI4KY"],"uri":["http://zotero.org/users/2552500/items/6REKI4KY"],"itemData":{"id":1274,"type":"book","abstract":"Established as the leading textbook of pediatric radiology, Practical Pediatric Imaging is now in its revised, updated, and expanded Third Edition. It provides the practical yet comprehensive coverage that made this classic work the most popular pediatric imaging text among radiology residents and program directors, as well as a standard reference for practicing radiologists and pediatric physicians.The Third Edition's roster of contributing authors includes faculty of the Department of Radiology at Children's Hospital in Boston -- the largest pediatric medical center in the United States. The state-of-the-art coverage highlights the expanding pediatric applications of ultrasound, CT, MRI, nuclear medicine, and vascular/interventional techniques. This edition also includes a new chapter on head and neck imaging.Complementing the text are more than 2,000 scans and line drawings -- over 1,300 new to this edition. Numerous tables of differential diagnosis and diagnostic algorithms appear throughout the book. Comprehensive, up-to-date references are also provided.","ISBN":"978-0-316-49473-1","language":"en","note":"Google-Books-ID: NDef1C20tN8C","number-of-pages":"348","publisher":"Lippincott Williams &amp; Wilkins","source":"Google Books","title":"Practical Pediatric Imaging: Diagnostic Radiology of Infants and Children","title-short":"Practical Pediatric Imaging","author":[{"family":"Kirks","given":"Donald R."},{"family":"Griscom","given":"Nathan Thorne"}],"issued":{"date-parts":[["1998"]]}}}],"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29)</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kull</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3</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oVjV6Qg3","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kull</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4</w:t>
            </w:r>
          </w:p>
        </w:tc>
        <w:tc>
          <w:tcPr>
            <w:tcW w:w="2641"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dnr2RRv2","properties":{"formattedCitation":"(29)","plainCitation":"(29)","noteIndex":0},"citationItems":[{"id":1274,"uris":["http://zotero.org/users/2552500/items/6REKI4KY"],"uri":["http://zotero.org/users/2552500/items/6REKI4KY"],"itemData":{"id":1274,"type":"book","abstract":"Established as the leading textbook of pediatric radiology, Practical Pediatric Imaging is now in its revised, updated, and expanded Third Edition. It provides the practical yet comprehensive coverage that made this classic work the most popular pediatric imaging text among radiology residents and program directors, as well as a standard reference for practicing radiologists and pediatric physicians.The Third Edition's roster of contributing authors includes faculty of the Department of Radiology at Children's Hospital in Boston -- the largest pediatric medical center in the United States. The state-of-the-art coverage highlights the expanding pediatric applications of ultrasound, CT, MRI, nuclear medicine, and vascular/interventional techniques. This edition also includes a new chapter on head and neck imaging.Complementing the text are more than 2,000 scans and line drawings -- over 1,300 new to this edition. Numerous tables of differential diagnosis and diagnostic algorithms appear throughout the book. Comprehensive, up-to-date references are also provided.","ISBN":"978-0-316-49473-1","language":"en","note":"Google-Books-ID: NDef1C20tN8C","number-of-pages":"348","publisher":"Lippincott Williams &amp; Wilkins","source":"Google Books","title":"Practical Pediatric Imaging: Diagnostic Radiology of Infants and Children","title-short":"Practical Pediatric Imaging","author":[{"family":"Kirks","given":"Donald R."},{"family":"Griscom","given":"Nathan Thorne"}],"issued":{"date-parts":[["1998"]]}}}],"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29)</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kull</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4</w:t>
            </w:r>
          </w:p>
        </w:tc>
        <w:tc>
          <w:tcPr>
            <w:tcW w:w="2641" w:type="dxa"/>
            <w:shd w:val="clear" w:color="auto" w:fill="auto"/>
            <w:noWrap/>
            <w:vAlign w:val="bottom"/>
            <w:hideMark/>
          </w:tcPr>
          <w:p w:rsidR="00AC49F2" w:rsidRPr="00AC49F2" w:rsidRDefault="00083FAF"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yA9xjIKF","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kull</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4</w:t>
            </w:r>
          </w:p>
        </w:tc>
        <w:tc>
          <w:tcPr>
            <w:tcW w:w="2641"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Glass</w:t>
            </w:r>
            <w:proofErr w:type="spellEnd"/>
            <w:r w:rsidRPr="00AC49F2">
              <w:rPr>
                <w:rFonts w:ascii="Calibri" w:eastAsia="Times New Roman" w:hAnsi="Calibri" w:cs="Calibri"/>
                <w:color w:val="000000"/>
                <w:sz w:val="18"/>
                <w:szCs w:val="18"/>
                <w:lang w:val="es-ES" w:eastAsia="es-ES"/>
              </w:rPr>
              <w:t xml:space="preserve"> 2004</w:t>
            </w:r>
            <w:r w:rsidR="001074FC">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0nJp8qqu","properties":{"formattedCitation":"(34)","plainCitation":"(34)","noteIndex":0},"citationItems":[{"id":1276,"uris":["http://zotero.org/users/2552500/items/9VKWPPXG"],"uri":["http://zotero.org/users/2552500/items/9VKWPPXG"],"itemData":{"id":1276,"type":"article-journal","abstract":"The art of interpreting skull radiographs is slowly being lost as trainees in radiology see fewer plain radiographs and depend more heavily on computed tomography and magnetic resonance imaging. Nevertheless, skull radiographs still provide significant information that is helpful in finding pathologic conditions and appreciating their extents. Abnormalities in the skull may be reflected as variations in the density, size, and shape of the skull, as well as skull defects. Skeletal dysplasias may manifest as a generalized decrease in calvarial density (hypophosphatasia, osteogenesis imperfecta), a generalized increase in calvarial density (osteopetrosis), or a focal increase in density (frontometaphyseal dysplasia). Diffusely decreased or increased calvarial density is usually associated with a process that affects the entire skeleton. Therefore, correct differentiation among these dysplasias depends on other concurrent features. Decreased size of the cranial vault at birth generally implies an underlying insult to the brain, including fetal alcohol syndrome and the so-called TORCH infections (toxoplasmosis, rubella, cytomegalovirus infection, herpes simplex). Macrocephaly may result from skeletal dysplasia or an increase in the intracranial volume (eg, due to underlying anomalies of the brain such as hydrocephalus).© RSNA, 2004","container-title":"RadioGraphics","DOI":"10.1148/rg.242035105","ISSN":"0271-5333","issue":"2","journalAbbreviation":"RadioGraphics","page":"507-522","source":"pubs.rsna.org (Atypon)","title":"The Infant Skull: A Vault of Information","title-short":"The Infant Skull","volume":"24","author":[{"family":"Glass","given":"Ronald B. J."},{"family":"Fernbach","given":"Sandra K."},{"family":"Norton","given":"Karen I."},{"family":"Choi","given":"Paul S."},{"family":"Naidich","given":"Thomas P."}],"issued":{"date-parts":[["2004",3,1]]}}}],"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34)</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pine</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4</w:t>
            </w:r>
          </w:p>
        </w:tc>
        <w:tc>
          <w:tcPr>
            <w:tcW w:w="2641"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BZoNxxIF","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pine</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80-198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3</w:t>
            </w:r>
          </w:p>
        </w:tc>
        <w:tc>
          <w:tcPr>
            <w:tcW w:w="2641"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cXAuThlO","properties":{"formattedCitation":"(29)","plainCitation":"(29)","noteIndex":0},"citationItems":[{"id":1274,"uris":["http://zotero.org/users/2552500/items/6REKI4KY"],"uri":["http://zotero.org/users/2552500/items/6REKI4KY"],"itemData":{"id":1274,"type":"book","abstract":"Established as the leading textbook of pediatric radiology, Practical Pediatric Imaging is now in its revised, updated, and expanded Third Edition. It provides the practical yet comprehensive coverage that made this classic work the most popular pediatric imaging text among radiology residents and program directors, as well as a standard reference for practicing radiologists and pediatric physicians.The Third Edition's roster of contributing authors includes faculty of the Department of Radiology at Children's Hospital in Boston -- the largest pediatric medical center in the United States. The state-of-the-art coverage highlights the expanding pediatric applications of ultrasound, CT, MRI, nuclear medicine, and vascular/interventional techniques. This edition also includes a new chapter on head and neck imaging.Complementing the text are more than 2,000 scans and line drawings -- over 1,300 new to this edition. Numerous tables of differential diagnosis and diagnostic algorithms appear throughout the book. Comprehensive, up-to-date references are also provided.","ISBN":"978-0-316-49473-1","language":"en","note":"Google-Books-ID: NDef1C20tN8C","number-of-pages":"348","publisher":"Lippincott Williams &amp; Wilkins","source":"Google Books","title":"Practical Pediatric Imaging: Diagnostic Radiology of Infants and Children","title-short":"Practical Pediatric Imaging","author":[{"family":"Kirks","given":"Donald R."},{"family":"Griscom","given":"Nathan Thorne"}],"issued":{"date-parts":[["1998"]]}}}],"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29)</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pine</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5</w:t>
            </w:r>
          </w:p>
        </w:tc>
        <w:tc>
          <w:tcPr>
            <w:tcW w:w="2641"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z0VPdQSP","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pine</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1990-1999</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3</w:t>
            </w:r>
          </w:p>
        </w:tc>
        <w:tc>
          <w:tcPr>
            <w:tcW w:w="2641" w:type="dxa"/>
            <w:shd w:val="clear" w:color="auto" w:fill="auto"/>
            <w:noWrap/>
            <w:vAlign w:val="bottom"/>
            <w:hideMark/>
          </w:tcPr>
          <w:p w:rsidR="00AC49F2" w:rsidRPr="00AC49F2" w:rsidRDefault="00896B6F"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Kirks</w:t>
            </w:r>
            <w:proofErr w:type="spellEnd"/>
            <w:r w:rsidRPr="00AC49F2">
              <w:rPr>
                <w:rFonts w:ascii="Calibri" w:eastAsia="Times New Roman" w:hAnsi="Calibri" w:cs="Calibri"/>
                <w:color w:val="000000"/>
                <w:sz w:val="18"/>
                <w:szCs w:val="18"/>
                <w:lang w:val="es-ES" w:eastAsia="es-ES"/>
              </w:rPr>
              <w:t xml:space="preserve"> 1998</w:t>
            </w:r>
            <w:r>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2t1g9uZf","properties":{"formattedCitation":"(29)","plainCitation":"(29)","noteIndex":0},"citationItems":[{"id":1274,"uris":["http://zotero.org/users/2552500/items/6REKI4KY"],"uri":["http://zotero.org/users/2552500/items/6REKI4KY"],"itemData":{"id":1274,"type":"book","abstract":"Established as the leading textbook of pediatric radiology, Practical Pediatric Imaging is now in its revised, updated, and expanded Third Edition. It provides the practical yet comprehensive coverage that made this classic work the most popular pediatric imaging text among radiology residents and program directors, as well as a standard reference for practicing radiologists and pediatric physicians.The Third Edition's roster of contributing authors includes faculty of the Department of Radiology at Children's Hospital in Boston -- the largest pediatric medical center in the United States. The state-of-the-art coverage highlights the expanding pediatric applications of ultrasound, CT, MRI, nuclear medicine, and vascular/interventional techniques. This edition also includes a new chapter on head and neck imaging.Complementing the text are more than 2,000 scans and line drawings -- over 1,300 new to this edition. Numerous tables of differential diagnosis and diagnostic algorithms appear throughout the book. Comprehensive, up-to-date references are also provided.","ISBN":"978-0-316-49473-1","language":"en","note":"Google-Books-ID: NDef1C20tN8C","number-of-pages":"348","publisher":"Lippincott Williams &amp; Wilkins","source":"Google Books","title":"Practical Pediatric Imaging: Diagnostic Radiology of Infants and Children","title-short":"Practical Pediatric Imaging","author":[{"family":"Kirks","given":"Donald R."},{"family":"Griscom","given":"Nathan Thorne"}],"issued":{"date-parts":[["1998"]]}}}],"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29)</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pine</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adult</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5</w:t>
            </w:r>
          </w:p>
        </w:tc>
        <w:tc>
          <w:tcPr>
            <w:tcW w:w="2641" w:type="dxa"/>
            <w:shd w:val="clear" w:color="auto" w:fill="auto"/>
            <w:noWrap/>
            <w:vAlign w:val="bottom"/>
            <w:hideMark/>
          </w:tcPr>
          <w:p w:rsidR="00AC49F2" w:rsidRPr="00AC49F2" w:rsidRDefault="001074FC" w:rsidP="009538BD">
            <w:pPr>
              <w:spacing w:after="0" w:line="240" w:lineRule="auto"/>
              <w:rPr>
                <w:rFonts w:ascii="Calibri" w:eastAsia="Times New Roman" w:hAnsi="Calibri" w:cs="Calibri"/>
                <w:color w:val="000000"/>
                <w:sz w:val="18"/>
                <w:szCs w:val="18"/>
                <w:lang w:val="es-ES" w:eastAsia="es-ES"/>
              </w:rPr>
            </w:pPr>
            <w:r>
              <w:rPr>
                <w:rFonts w:ascii="Calibri" w:eastAsia="Times New Roman" w:hAnsi="Calibri" w:cs="Calibri"/>
                <w:color w:val="000000"/>
                <w:sz w:val="18"/>
                <w:szCs w:val="18"/>
                <w:lang w:val="es-ES" w:eastAsia="es-ES"/>
              </w:rPr>
              <w:t xml:space="preserve">Melo 2016 </w:t>
            </w:r>
            <w:r w:rsidR="009A49FF">
              <w:rPr>
                <w:rFonts w:ascii="Calibri" w:eastAsia="Times New Roman" w:hAnsi="Calibri" w:cs="Calibri"/>
                <w:color w:val="000000"/>
                <w:sz w:val="18"/>
                <w:szCs w:val="18"/>
                <w:lang w:val="es-ES" w:eastAsia="es-ES"/>
              </w:rPr>
              <w:fldChar w:fldCharType="begin"/>
            </w:r>
            <w:r w:rsidR="00E14127">
              <w:rPr>
                <w:rFonts w:ascii="Calibri" w:eastAsia="Times New Roman" w:hAnsi="Calibri" w:cs="Calibri"/>
                <w:color w:val="000000"/>
                <w:sz w:val="18"/>
                <w:szCs w:val="18"/>
                <w:lang w:val="es-ES" w:eastAsia="es-ES"/>
              </w:rPr>
              <w:instrText xml:space="preserve"> ADDIN ZOTERO_ITEM CSL_CITATION {"citationID":"IcPfz8NX","properties":{"formattedCitation":"(11)","plainCitation":"(11)","noteIndex":0},"citationItems":[{"id":1372,"uris":["http://zotero.org/users/2552500/items/3JF562DA"],"uri":["http://zotero.org/users/2552500/items/3JF562DA"],"itemData":{"id":1372,"type":"article-journal","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container-title":"Health Physics","DOI":"10.1097/HP.0000000000000524","ISSN":"1538-5159","issue":"3","journalAbbreviation":"Health Phys","language":"eng","note":"PMID: 27472750","page":"235-255","source":"PubMed","title":"Organ Doses From Diagnostic Medical Radiography-Trends Over Eight Decades (1930 to 2010)","volume":"111","author":[{"family":"Melo","given":"Dunstana R."},{"family":"Miller","given":"Donald L."},{"family":"Chang","given":"Lienard"},{"family":"Moroz","given":"Brian"},{"family":"Linet","given":"Martha S."},{"family":"Simon","given":"Steven L."}],"issued":{"date-parts":[["2016",9]]}}}],"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Pr="00083FAF">
              <w:rPr>
                <w:rFonts w:ascii="Calibri" w:hAnsi="Calibri" w:cs="Calibri"/>
                <w:sz w:val="18"/>
              </w:rPr>
              <w:t>(11)</w:t>
            </w:r>
            <w:r w:rsidR="009A49FF">
              <w:rPr>
                <w:rFonts w:ascii="Calibri" w:eastAsia="Times New Roman" w:hAnsi="Calibri" w:cs="Calibri"/>
                <w:color w:val="000000"/>
                <w:sz w:val="18"/>
                <w:szCs w:val="18"/>
                <w:lang w:val="es-ES" w:eastAsia="es-ES"/>
              </w:rPr>
              <w:fldChar w:fldCharType="end"/>
            </w:r>
          </w:p>
        </w:tc>
      </w:tr>
      <w:tr w:rsidR="00AC49F2" w:rsidRPr="00AC49F2" w:rsidTr="00083FAF">
        <w:trPr>
          <w:trHeight w:val="290"/>
          <w:jc w:val="center"/>
        </w:trPr>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spine</w:t>
            </w:r>
            <w:proofErr w:type="spellEnd"/>
          </w:p>
        </w:tc>
        <w:tc>
          <w:tcPr>
            <w:tcW w:w="1225"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000-2010</w:t>
            </w:r>
          </w:p>
        </w:tc>
        <w:tc>
          <w:tcPr>
            <w:tcW w:w="1200"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children</w:t>
            </w:r>
            <w:proofErr w:type="spellEnd"/>
          </w:p>
        </w:tc>
        <w:tc>
          <w:tcPr>
            <w:tcW w:w="1503" w:type="dxa"/>
            <w:shd w:val="clear" w:color="auto" w:fill="auto"/>
            <w:noWrap/>
            <w:vAlign w:val="bottom"/>
            <w:hideMark/>
          </w:tcPr>
          <w:p w:rsidR="00AC49F2" w:rsidRPr="00AC49F2" w:rsidRDefault="00AC49F2" w:rsidP="00233ADC">
            <w:pPr>
              <w:spacing w:after="0" w:line="240" w:lineRule="auto"/>
              <w:jc w:val="center"/>
              <w:rPr>
                <w:rFonts w:ascii="Calibri" w:eastAsia="Times New Roman" w:hAnsi="Calibri" w:cs="Calibri"/>
                <w:color w:val="000000"/>
                <w:sz w:val="18"/>
                <w:szCs w:val="18"/>
                <w:lang w:val="es-ES" w:eastAsia="es-ES"/>
              </w:rPr>
            </w:pPr>
            <w:r w:rsidRPr="00AC49F2">
              <w:rPr>
                <w:rFonts w:ascii="Calibri" w:eastAsia="Times New Roman" w:hAnsi="Calibri" w:cs="Calibri"/>
                <w:color w:val="000000"/>
                <w:sz w:val="18"/>
                <w:szCs w:val="18"/>
                <w:lang w:val="es-ES" w:eastAsia="es-ES"/>
              </w:rPr>
              <w:t>2-3</w:t>
            </w:r>
          </w:p>
        </w:tc>
        <w:tc>
          <w:tcPr>
            <w:tcW w:w="2641" w:type="dxa"/>
            <w:shd w:val="clear" w:color="auto" w:fill="auto"/>
            <w:noWrap/>
            <w:vAlign w:val="bottom"/>
            <w:hideMark/>
          </w:tcPr>
          <w:p w:rsidR="00AC49F2" w:rsidRPr="00AC49F2" w:rsidRDefault="00AC49F2" w:rsidP="009538BD">
            <w:pPr>
              <w:spacing w:after="0" w:line="240" w:lineRule="auto"/>
              <w:rPr>
                <w:rFonts w:ascii="Calibri" w:eastAsia="Times New Roman" w:hAnsi="Calibri" w:cs="Calibri"/>
                <w:color w:val="000000"/>
                <w:sz w:val="18"/>
                <w:szCs w:val="18"/>
                <w:lang w:val="es-ES" w:eastAsia="es-ES"/>
              </w:rPr>
            </w:pPr>
            <w:proofErr w:type="spellStart"/>
            <w:r w:rsidRPr="00AC49F2">
              <w:rPr>
                <w:rFonts w:ascii="Calibri" w:eastAsia="Times New Roman" w:hAnsi="Calibri" w:cs="Calibri"/>
                <w:color w:val="000000"/>
                <w:sz w:val="18"/>
                <w:szCs w:val="18"/>
                <w:lang w:val="es-ES" w:eastAsia="es-ES"/>
              </w:rPr>
              <w:t>Lustrin</w:t>
            </w:r>
            <w:proofErr w:type="spellEnd"/>
            <w:r w:rsidRPr="00AC49F2">
              <w:rPr>
                <w:rFonts w:ascii="Calibri" w:eastAsia="Times New Roman" w:hAnsi="Calibri" w:cs="Calibri"/>
                <w:color w:val="000000"/>
                <w:sz w:val="18"/>
                <w:szCs w:val="18"/>
                <w:lang w:val="es-ES" w:eastAsia="es-ES"/>
              </w:rPr>
              <w:t xml:space="preserve"> 2003</w:t>
            </w:r>
            <w:r w:rsidR="00896B6F">
              <w:rPr>
                <w:rFonts w:ascii="Calibri" w:eastAsia="Times New Roman" w:hAnsi="Calibri" w:cs="Calibri"/>
                <w:color w:val="000000"/>
                <w:sz w:val="18"/>
                <w:szCs w:val="18"/>
                <w:lang w:val="es-ES" w:eastAsia="es-ES"/>
              </w:rPr>
              <w:t xml:space="preserve"> </w:t>
            </w:r>
            <w:r w:rsidR="009A49FF">
              <w:rPr>
                <w:rFonts w:ascii="Calibri" w:eastAsia="Times New Roman" w:hAnsi="Calibri" w:cs="Calibri"/>
                <w:color w:val="000000"/>
                <w:sz w:val="18"/>
                <w:szCs w:val="18"/>
                <w:lang w:val="es-ES" w:eastAsia="es-ES"/>
              </w:rPr>
              <w:fldChar w:fldCharType="begin"/>
            </w:r>
            <w:r w:rsidR="00ED0FA0">
              <w:rPr>
                <w:rFonts w:ascii="Calibri" w:eastAsia="Times New Roman" w:hAnsi="Calibri" w:cs="Calibri"/>
                <w:color w:val="000000"/>
                <w:sz w:val="18"/>
                <w:szCs w:val="18"/>
                <w:lang w:val="es-ES" w:eastAsia="es-ES"/>
              </w:rPr>
              <w:instrText xml:space="preserve"> ADDIN ZOTERO_ITEM CSL_CITATION {"citationID":"Vr79tDvG","properties":{"formattedCitation":"(35)","plainCitation":"(35)","noteIndex":0},"citationItems":[{"id":1273,"uris":["http://zotero.org/users/2552500/items/HHPWV3SJ"],"uri":["http://zotero.org/users/2552500/items/HHPWV3SJ"],"itemData":{"id":1273,"type":"article-journal","abstract":"Emergency radiologic evaluation of the pediatric cervical spine can be challenging because of the confusing appearance of synchondroses, normal anatomic variants, and injuries that are unique to children. Cervical spine injuries in children are usually seen in the upper cervical region owing to the unique biomechanics and anatomy of the pediatric cervical spine. Knowledge of the normal embryologic development and anatomy of the cervical spine is important to avoid mistaking synchondroses for fractures in the setting of trauma. Familiarity with anatomic variants is also important for correct image interpretation. These variants include pseudosubluxation, absence of cervical lordosis, wedging of the C3 vertebra, widening of the predental space, prevertebral soft-tissue widening, intervertebral widening, and “pseudo–Jefferson fracture.” In addition, familiarity with mechanisms of injury and appropriate imaging modalities will aid in the correct interpretation of radiologic images of the pediatric cervical spine.© RSNA, 2003","container-title":"RadioGraphics","DOI":"10.1148/rg.233025121","ISSN":"0271-5333","issue":"3","journalAbbreviation":"RadioGraphics","page":"539-560","source":"pubs.rsna.org (Atypon)","title":"Pediatric Cervical Spine: Normal Anatomy, Variants, and Trauma","title-short":"Pediatric Cervical Spine","volume":"23","author":[{"family":"Lustrin","given":"Elizabeth Susan"},{"family":"Karakas","given":"Sabiha Pinar"},{"family":"Ortiz","given":"A. Orlando"},{"family":"Cinnamon","given":"Jay"},{"family":"Castillo","given":"Mauricio"},{"family":"Vaheesan","given":"Kirubahara"},{"family":"Brown","given":"James H."},{"family":"Diamond","given":"Alan S."},{"family":"Black","given":"Karen"},{"family":"Singh","given":"Sudha"}],"issued":{"date-parts":[["2003",5,1]]}}}],"schema":"https://github.com/citation-style-language/schema/raw/master/csl-citation.json"} </w:instrText>
            </w:r>
            <w:r w:rsidR="009A49FF">
              <w:rPr>
                <w:rFonts w:ascii="Calibri" w:eastAsia="Times New Roman" w:hAnsi="Calibri" w:cs="Calibri"/>
                <w:color w:val="000000"/>
                <w:sz w:val="18"/>
                <w:szCs w:val="18"/>
                <w:lang w:val="es-ES" w:eastAsia="es-ES"/>
              </w:rPr>
              <w:fldChar w:fldCharType="separate"/>
            </w:r>
            <w:r w:rsidR="00ED0FA0" w:rsidRPr="00ED0FA0">
              <w:rPr>
                <w:rFonts w:ascii="Calibri" w:hAnsi="Calibri" w:cs="Calibri"/>
                <w:sz w:val="18"/>
              </w:rPr>
              <w:t>(35)</w:t>
            </w:r>
            <w:r w:rsidR="009A49FF">
              <w:rPr>
                <w:rFonts w:ascii="Calibri" w:eastAsia="Times New Roman" w:hAnsi="Calibri" w:cs="Calibri"/>
                <w:color w:val="000000"/>
                <w:sz w:val="18"/>
                <w:szCs w:val="18"/>
                <w:lang w:val="es-ES" w:eastAsia="es-ES"/>
              </w:rPr>
              <w:fldChar w:fldCharType="end"/>
            </w:r>
          </w:p>
        </w:tc>
      </w:tr>
    </w:tbl>
    <w:p w:rsidR="00AC49F2" w:rsidRDefault="00AC49F2" w:rsidP="00AC49F2"/>
    <w:p w:rsidR="00BA04AD" w:rsidRPr="00D7148E" w:rsidRDefault="00BA04AD" w:rsidP="00AC49F2"/>
    <w:p w:rsidR="00F12742" w:rsidRDefault="00F12742">
      <w:pPr>
        <w:rPr>
          <w:rFonts w:asciiTheme="majorHAnsi" w:eastAsiaTheme="majorEastAsia" w:hAnsiTheme="majorHAnsi" w:cstheme="majorBidi"/>
          <w:b/>
          <w:bCs/>
          <w:sz w:val="26"/>
          <w:szCs w:val="26"/>
        </w:rPr>
      </w:pPr>
      <w:r>
        <w:br w:type="page"/>
      </w:r>
    </w:p>
    <w:p w:rsidR="00D7148E" w:rsidRPr="00870234" w:rsidRDefault="00896B6F" w:rsidP="001007F8">
      <w:pPr>
        <w:pStyle w:val="Ttulo2"/>
        <w:rPr>
          <w:color w:val="auto"/>
        </w:rPr>
      </w:pPr>
      <w:r>
        <w:rPr>
          <w:color w:val="auto"/>
        </w:rPr>
        <w:lastRenderedPageBreak/>
        <w:t>M</w:t>
      </w:r>
      <w:r w:rsidR="00D7148E" w:rsidRPr="00870234">
        <w:rPr>
          <w:color w:val="auto"/>
        </w:rPr>
        <w:t>erge the dose with the MK database</w:t>
      </w:r>
    </w:p>
    <w:p w:rsidR="001F7AF5" w:rsidRPr="00E1557D" w:rsidRDefault="001F7AF5" w:rsidP="00E1557D">
      <w:pPr>
        <w:pStyle w:val="Ttulo2"/>
        <w:rPr>
          <w:color w:val="auto"/>
        </w:rPr>
      </w:pPr>
      <w:r w:rsidRPr="00E1557D">
        <w:rPr>
          <w:color w:val="auto"/>
        </w:rPr>
        <w:t xml:space="preserve">Table S3.7: List of assumptions made when merging the look up table with the information collected in the MOBI-kids study </w:t>
      </w:r>
    </w:p>
    <w:p w:rsidR="001F7AF5" w:rsidRDefault="001F7AF5" w:rsidP="001F7AF5">
      <w:r>
        <w:t>We matched the look up tables with the database containing the list of reported radiological examination by type of examination, body part, decade and age. In doing so some assumptions has been made.</w:t>
      </w:r>
    </w:p>
    <w:tbl>
      <w:tblPr>
        <w:tblStyle w:val="Tablaconcuadrcula"/>
        <w:tblW w:w="0" w:type="auto"/>
        <w:tblLook w:val="04A0"/>
      </w:tblPr>
      <w:tblGrid>
        <w:gridCol w:w="2660"/>
        <w:gridCol w:w="5670"/>
      </w:tblGrid>
      <w:tr w:rsidR="001F7AF5" w:rsidRPr="001F7AF5" w:rsidTr="001F7AF5">
        <w:tc>
          <w:tcPr>
            <w:tcW w:w="2660" w:type="dxa"/>
          </w:tcPr>
          <w:p w:rsidR="001F7AF5" w:rsidRPr="001F7AF5" w:rsidRDefault="001F7AF5" w:rsidP="001F7AF5">
            <w:pPr>
              <w:rPr>
                <w:b/>
              </w:rPr>
            </w:pPr>
            <w:r w:rsidRPr="001F7AF5">
              <w:rPr>
                <w:b/>
              </w:rPr>
              <w:t>Identification of assumption</w:t>
            </w:r>
          </w:p>
        </w:tc>
        <w:tc>
          <w:tcPr>
            <w:tcW w:w="5670" w:type="dxa"/>
          </w:tcPr>
          <w:p w:rsidR="001F7AF5" w:rsidRPr="001F7AF5" w:rsidRDefault="001F7AF5" w:rsidP="001F7AF5">
            <w:pPr>
              <w:rPr>
                <w:b/>
              </w:rPr>
            </w:pPr>
            <w:r w:rsidRPr="001F7AF5">
              <w:rPr>
                <w:b/>
              </w:rPr>
              <w:t>Description</w:t>
            </w:r>
          </w:p>
        </w:tc>
      </w:tr>
      <w:tr w:rsidR="001F7AF5" w:rsidTr="001F7AF5">
        <w:tc>
          <w:tcPr>
            <w:tcW w:w="2660" w:type="dxa"/>
          </w:tcPr>
          <w:p w:rsidR="001F7AF5" w:rsidRDefault="001F7AF5" w:rsidP="001F7AF5">
            <w:r>
              <w:t>Identifying the correct examination type</w:t>
            </w:r>
          </w:p>
        </w:tc>
        <w:tc>
          <w:tcPr>
            <w:tcW w:w="5670" w:type="dxa"/>
          </w:tcPr>
          <w:p w:rsidR="001F7AF5" w:rsidRDefault="001F7AF5" w:rsidP="001F7AF5">
            <w:r>
              <w:t xml:space="preserve">The level of details on the information collected does not </w:t>
            </w:r>
            <w:r w:rsidR="00D551C5">
              <w:t>distinguished between the different types of head (or neck x-rays, as such type of details would have been impossible to capture in a self-reported questionnaire.</w:t>
            </w:r>
          </w:p>
          <w:p w:rsidR="00D551C5" w:rsidRDefault="00D551C5" w:rsidP="001F7AF5">
            <w:r>
              <w:t>For example</w:t>
            </w:r>
            <w:r w:rsidR="001F7AF5">
              <w:t xml:space="preserve"> a head conventional x-ray could </w:t>
            </w:r>
            <w:r>
              <w:t xml:space="preserve">be </w:t>
            </w:r>
            <w:r w:rsidR="001F7AF5">
              <w:t>different examination types (i.</w:t>
            </w:r>
            <w:r>
              <w:t>e. skull x-ray or sinus x-ray) and a</w:t>
            </w:r>
            <w:r w:rsidR="001F7AF5">
              <w:t xml:space="preserve"> neck conventional x-ray could </w:t>
            </w:r>
            <w:r>
              <w:t>be</w:t>
            </w:r>
            <w:r w:rsidR="001F7AF5">
              <w:t xml:space="preserve"> a soft neck tissue x-ray or a cervical spine examination. </w:t>
            </w:r>
          </w:p>
          <w:p w:rsidR="001F7AF5" w:rsidRDefault="001F7AF5" w:rsidP="001F7AF5">
            <w:r>
              <w:t>We proceeded as following:</w:t>
            </w:r>
          </w:p>
          <w:p w:rsidR="001F7AF5" w:rsidRDefault="001F7AF5" w:rsidP="001F7AF5">
            <w:pPr>
              <w:pStyle w:val="Prrafodelista"/>
              <w:numPr>
                <w:ilvl w:val="0"/>
                <w:numId w:val="3"/>
              </w:numPr>
            </w:pPr>
            <w:r>
              <w:t>Head conventional: if the specified reason was “sinusitis” &gt;&gt; the examination was considered as a sinus x-ray, otherwise a skull.</w:t>
            </w:r>
          </w:p>
          <w:p w:rsidR="001F7AF5" w:rsidRDefault="001F7AF5" w:rsidP="001F7AF5">
            <w:pPr>
              <w:pStyle w:val="Prrafodelista"/>
              <w:numPr>
                <w:ilvl w:val="0"/>
                <w:numId w:val="3"/>
              </w:numPr>
            </w:pPr>
            <w:r>
              <w:t xml:space="preserve">Neck conventional: the mean between spine and neck was calculated for each period and age group. When, for a given period/age, either dose for spine or neck examination was missing, the only available value was considered. The two examinations were almost comparable in terms of brain absorbed dose, spine being slightly higher (few decimals of mGy). </w:t>
            </w:r>
          </w:p>
          <w:p w:rsidR="001F7AF5" w:rsidRDefault="001F7AF5" w:rsidP="001F7AF5"/>
        </w:tc>
      </w:tr>
      <w:tr w:rsidR="001F7AF5" w:rsidTr="001F7AF5">
        <w:tc>
          <w:tcPr>
            <w:tcW w:w="2660" w:type="dxa"/>
          </w:tcPr>
          <w:p w:rsidR="001F7AF5" w:rsidRDefault="00D551C5" w:rsidP="00D551C5">
            <w:r>
              <w:t>Missing information on the dose</w:t>
            </w:r>
          </w:p>
        </w:tc>
        <w:tc>
          <w:tcPr>
            <w:tcW w:w="5670" w:type="dxa"/>
          </w:tcPr>
          <w:p w:rsidR="00D551C5" w:rsidRDefault="00D551C5" w:rsidP="00D551C5">
            <w:r>
              <w:t xml:space="preserve">For some of the reported radiological examinations, the brain dose value was missing, with main reasons being: </w:t>
            </w:r>
          </w:p>
          <w:p w:rsidR="00D551C5" w:rsidRDefault="00D551C5" w:rsidP="00D551C5">
            <w:pPr>
              <w:pStyle w:val="Prrafodelista"/>
              <w:numPr>
                <w:ilvl w:val="0"/>
                <w:numId w:val="4"/>
              </w:numPr>
            </w:pPr>
            <w:r>
              <w:t xml:space="preserve">Type A: Missing info in the MOBI-kids database when reported data was of poor quality (missing type of exam, and age at examination). Decisions taken in each case are reported in Online Supplement File S2 (Missing table). </w:t>
            </w:r>
          </w:p>
          <w:p w:rsidR="00D551C5" w:rsidRDefault="00D551C5" w:rsidP="00D551C5">
            <w:pPr>
              <w:pStyle w:val="Prrafodelista"/>
              <w:numPr>
                <w:ilvl w:val="0"/>
                <w:numId w:val="4"/>
              </w:numPr>
            </w:pPr>
            <w:r>
              <w:t>Type B: Dose for the type of examination was not available, for a given period and age group. Decisions taken in each case are reported in Online Supplement File S2</w:t>
            </w:r>
            <w:r w:rsidDel="00344C0E">
              <w:t xml:space="preserve"> </w:t>
            </w:r>
            <w:r>
              <w:t xml:space="preserve">(“Unmatched table”). </w:t>
            </w:r>
          </w:p>
          <w:p w:rsidR="001F7AF5" w:rsidRDefault="001F7AF5" w:rsidP="001F7AF5"/>
        </w:tc>
      </w:tr>
    </w:tbl>
    <w:p w:rsidR="00904135" w:rsidRDefault="00904135" w:rsidP="00904135"/>
    <w:p w:rsidR="00E14127" w:rsidRDefault="00E14127" w:rsidP="00904135"/>
    <w:p w:rsidR="00F12742" w:rsidRDefault="00F12742">
      <w:r>
        <w:br w:type="page"/>
      </w:r>
    </w:p>
    <w:p w:rsidR="00E14127" w:rsidRDefault="00E14127" w:rsidP="00904135">
      <w:r>
        <w:lastRenderedPageBreak/>
        <w:t>Bibliography</w:t>
      </w:r>
    </w:p>
    <w:p w:rsidR="00ED0FA0" w:rsidRPr="00ED0FA0" w:rsidRDefault="009A49FF" w:rsidP="00ED0FA0">
      <w:pPr>
        <w:pStyle w:val="Bibliografa"/>
        <w:rPr>
          <w:rFonts w:ascii="Calibri" w:hAnsi="Calibri" w:cs="Calibri"/>
        </w:rPr>
      </w:pPr>
      <w:r>
        <w:fldChar w:fldCharType="begin"/>
      </w:r>
      <w:r w:rsidR="00E14127">
        <w:instrText xml:space="preserve"> ADDIN ZOTERO_BIBL {"uncited":[],"omitted":[],"custom":[]} CSL_BIBLIOGRAPHY </w:instrText>
      </w:r>
      <w:r>
        <w:fldChar w:fldCharType="separate"/>
      </w:r>
      <w:r w:rsidR="00ED0FA0" w:rsidRPr="00ED0FA0">
        <w:rPr>
          <w:rFonts w:ascii="Calibri" w:hAnsi="Calibri" w:cs="Calibri"/>
        </w:rPr>
        <w:t xml:space="preserve">1. </w:t>
      </w:r>
      <w:r w:rsidR="00ED0FA0" w:rsidRPr="00ED0FA0">
        <w:rPr>
          <w:rFonts w:ascii="Calibri" w:hAnsi="Calibri" w:cs="Calibri"/>
        </w:rPr>
        <w:tab/>
        <w:t xml:space="preserve">Fontana RC, Pasqual E, Miller DL, Simon SL, Cardis E, Thierry-Chef I. Trends in Estimated Thyroid, Salivary Gland, Brain, and Eye Lens Doses From Intraoral Dental Radiography Over Seven Decades (1940 to 2009). Health Phys. 2019; </w:t>
      </w:r>
    </w:p>
    <w:p w:rsidR="00ED0FA0" w:rsidRPr="00ED0FA0" w:rsidRDefault="00ED0FA0" w:rsidP="00ED0FA0">
      <w:pPr>
        <w:pStyle w:val="Bibliografa"/>
        <w:rPr>
          <w:rFonts w:ascii="Calibri" w:hAnsi="Calibri" w:cs="Calibri"/>
        </w:rPr>
      </w:pPr>
      <w:r w:rsidRPr="00ED0FA0">
        <w:rPr>
          <w:rFonts w:ascii="Calibri" w:hAnsi="Calibri" w:cs="Calibri"/>
        </w:rPr>
        <w:t xml:space="preserve">2. </w:t>
      </w:r>
      <w:r w:rsidRPr="00ED0FA0">
        <w:rPr>
          <w:rFonts w:ascii="Calibri" w:hAnsi="Calibri" w:cs="Calibri"/>
        </w:rPr>
        <w:tab/>
        <w:t xml:space="preserve">Gogos KA, Yakoumakis EN, Tsalafoutas IA, Makri TK. Radiation dose considerations in common paediatric X-ray examinations. Pediatr Radiol. 2003;33:236–40. </w:t>
      </w:r>
    </w:p>
    <w:p w:rsidR="00ED0FA0" w:rsidRPr="00ED0FA0" w:rsidRDefault="00ED0FA0" w:rsidP="00ED0FA0">
      <w:pPr>
        <w:pStyle w:val="Bibliografa"/>
        <w:rPr>
          <w:rFonts w:ascii="Calibri" w:hAnsi="Calibri" w:cs="Calibri"/>
        </w:rPr>
      </w:pPr>
      <w:r w:rsidRPr="00ED0FA0">
        <w:rPr>
          <w:rFonts w:ascii="Calibri" w:hAnsi="Calibri" w:cs="Calibri"/>
        </w:rPr>
        <w:t xml:space="preserve">3. </w:t>
      </w:r>
      <w:r w:rsidRPr="00ED0FA0">
        <w:rPr>
          <w:rFonts w:ascii="Calibri" w:hAnsi="Calibri" w:cs="Calibri"/>
        </w:rPr>
        <w:tab/>
        <w:t xml:space="preserve">Ruiz MJ, González L, Vañó E, Martínez A. Measurement of radiation doses in the most frequent simple examinations in paediatric radiology and its dependence on patient age. Br J Radiol. 1991;64:929–33. </w:t>
      </w:r>
    </w:p>
    <w:p w:rsidR="00ED0FA0" w:rsidRPr="00ED0FA0" w:rsidRDefault="00ED0FA0" w:rsidP="00ED0FA0">
      <w:pPr>
        <w:pStyle w:val="Bibliografa"/>
        <w:rPr>
          <w:rFonts w:ascii="Calibri" w:hAnsi="Calibri" w:cs="Calibri"/>
        </w:rPr>
      </w:pPr>
      <w:r w:rsidRPr="00ED0FA0">
        <w:rPr>
          <w:rFonts w:ascii="Calibri" w:hAnsi="Calibri" w:cs="Calibri"/>
        </w:rPr>
        <w:t xml:space="preserve">4. </w:t>
      </w:r>
      <w:r w:rsidRPr="00ED0FA0">
        <w:rPr>
          <w:rFonts w:ascii="Calibri" w:hAnsi="Calibri" w:cs="Calibri"/>
        </w:rPr>
        <w:tab/>
        <w:t xml:space="preserve">Mazonakis M, Damilakis J, Raissaki M, Gourtsoyiannis N. Radiation dose and cancer risk to children undergoing skull radiography. Pediatr Radiol. 2004;34:624–9. </w:t>
      </w:r>
    </w:p>
    <w:p w:rsidR="00ED0FA0" w:rsidRPr="00ED0FA0" w:rsidRDefault="00ED0FA0" w:rsidP="00ED0FA0">
      <w:pPr>
        <w:pStyle w:val="Bibliografa"/>
        <w:rPr>
          <w:rFonts w:ascii="Calibri" w:hAnsi="Calibri" w:cs="Calibri"/>
        </w:rPr>
      </w:pPr>
      <w:r w:rsidRPr="00ED0FA0">
        <w:rPr>
          <w:rFonts w:ascii="Calibri" w:hAnsi="Calibri" w:cs="Calibri"/>
        </w:rPr>
        <w:t xml:space="preserve">5. </w:t>
      </w:r>
      <w:r w:rsidRPr="00ED0FA0">
        <w:rPr>
          <w:rFonts w:ascii="Calibri" w:hAnsi="Calibri" w:cs="Calibri"/>
        </w:rPr>
        <w:tab/>
        <w:t xml:space="preserve">Martin CJ, Farquhar B, Stockdale E, MacDonald S. A study of the relationship between patient dose and size in paediatric radiology. Br J Radiol. 1994;67:864–71. </w:t>
      </w:r>
    </w:p>
    <w:p w:rsidR="00ED0FA0" w:rsidRPr="00ED0FA0" w:rsidRDefault="00ED0FA0" w:rsidP="00ED0FA0">
      <w:pPr>
        <w:pStyle w:val="Bibliografa"/>
        <w:rPr>
          <w:rFonts w:ascii="Calibri" w:hAnsi="Calibri" w:cs="Calibri"/>
        </w:rPr>
      </w:pPr>
      <w:r w:rsidRPr="00ED0FA0">
        <w:rPr>
          <w:rFonts w:ascii="Calibri" w:hAnsi="Calibri" w:cs="Calibri"/>
        </w:rPr>
        <w:t xml:space="preserve">6. </w:t>
      </w:r>
      <w:r w:rsidRPr="00ED0FA0">
        <w:rPr>
          <w:rFonts w:ascii="Calibri" w:hAnsi="Calibri" w:cs="Calibri"/>
        </w:rPr>
        <w:tab/>
        <w:t xml:space="preserve">McDonald S, Martin CJ, Darragh CL, Graham DT. Dose-area product measurements in paediatric radiography. Br J Radiol. 1996;69:318–25. </w:t>
      </w:r>
    </w:p>
    <w:p w:rsidR="00ED0FA0" w:rsidRPr="00ED0FA0" w:rsidRDefault="00ED0FA0" w:rsidP="00ED0FA0">
      <w:pPr>
        <w:pStyle w:val="Bibliografa"/>
        <w:rPr>
          <w:rFonts w:ascii="Calibri" w:hAnsi="Calibri" w:cs="Calibri"/>
        </w:rPr>
      </w:pPr>
      <w:r w:rsidRPr="00ED0FA0">
        <w:rPr>
          <w:rFonts w:ascii="Calibri" w:hAnsi="Calibri" w:cs="Calibri"/>
        </w:rPr>
        <w:t xml:space="preserve">7. </w:t>
      </w:r>
      <w:r w:rsidRPr="00ED0FA0">
        <w:rPr>
          <w:rFonts w:ascii="Calibri" w:hAnsi="Calibri" w:cs="Calibri"/>
        </w:rPr>
        <w:tab/>
        <w:t xml:space="preserve">Gallini RE, Belletti S, Berna V, Giugni U. Adult and Child Doses in Standardised X Ray Examinations. Radiat Prot Dosimetry. 1992;43:41–7. </w:t>
      </w:r>
    </w:p>
    <w:p w:rsidR="00ED0FA0" w:rsidRPr="00ED0FA0" w:rsidRDefault="00ED0FA0" w:rsidP="00ED0FA0">
      <w:pPr>
        <w:pStyle w:val="Bibliografa"/>
        <w:rPr>
          <w:rFonts w:ascii="Calibri" w:hAnsi="Calibri" w:cs="Calibri"/>
        </w:rPr>
      </w:pPr>
      <w:r w:rsidRPr="00ED0FA0">
        <w:rPr>
          <w:rFonts w:ascii="Calibri" w:hAnsi="Calibri" w:cs="Calibri"/>
        </w:rPr>
        <w:t xml:space="preserve">8. </w:t>
      </w:r>
      <w:r w:rsidRPr="00ED0FA0">
        <w:rPr>
          <w:rFonts w:ascii="Calibri" w:hAnsi="Calibri" w:cs="Calibri"/>
        </w:rPr>
        <w:tab/>
        <w:t xml:space="preserve">Sonawane AU, Sunil Kumar JVK, Singh M, Pradhan AS. Suggested diagnostic reference levels for paediatric X-ray examinations in India. Radiat Prot Dosimetry. 2011;147:423–8. </w:t>
      </w:r>
    </w:p>
    <w:p w:rsidR="00ED0FA0" w:rsidRPr="00ED0FA0" w:rsidRDefault="00ED0FA0" w:rsidP="00ED0FA0">
      <w:pPr>
        <w:pStyle w:val="Bibliografa"/>
        <w:rPr>
          <w:rFonts w:ascii="Calibri" w:hAnsi="Calibri" w:cs="Calibri"/>
        </w:rPr>
      </w:pPr>
      <w:r w:rsidRPr="00ED0FA0">
        <w:rPr>
          <w:rFonts w:ascii="Calibri" w:hAnsi="Calibri" w:cs="Calibri"/>
        </w:rPr>
        <w:t xml:space="preserve">9. </w:t>
      </w:r>
      <w:r w:rsidRPr="00ED0FA0">
        <w:rPr>
          <w:rFonts w:ascii="Calibri" w:hAnsi="Calibri" w:cs="Calibri"/>
        </w:rPr>
        <w:tab/>
        <w:t xml:space="preserve">Begum Z. Entrance surface, organ and effective doses for some of the patients undergoing different types of X ray procedures in Bangladesh. Radiat Prot Dosimetry. 2001;95:257–62. </w:t>
      </w:r>
    </w:p>
    <w:p w:rsidR="00ED0FA0" w:rsidRPr="00ED0FA0" w:rsidRDefault="00ED0FA0" w:rsidP="00ED0FA0">
      <w:pPr>
        <w:pStyle w:val="Bibliografa"/>
        <w:rPr>
          <w:rFonts w:ascii="Calibri" w:hAnsi="Calibri" w:cs="Calibri"/>
        </w:rPr>
      </w:pPr>
      <w:r w:rsidRPr="00ED0FA0">
        <w:rPr>
          <w:rFonts w:ascii="Calibri" w:hAnsi="Calibri" w:cs="Calibri"/>
        </w:rPr>
        <w:t xml:space="preserve">10. </w:t>
      </w:r>
      <w:r w:rsidRPr="00ED0FA0">
        <w:rPr>
          <w:rFonts w:ascii="Calibri" w:hAnsi="Calibri" w:cs="Calibri"/>
        </w:rPr>
        <w:tab/>
        <w:t xml:space="preserve">Knight SP. A paediatric X-ray exposure chart. J Med Radiat Sci. 2014;61:191–201. </w:t>
      </w:r>
    </w:p>
    <w:p w:rsidR="00ED0FA0" w:rsidRPr="00ED0FA0" w:rsidRDefault="00ED0FA0" w:rsidP="00ED0FA0">
      <w:pPr>
        <w:pStyle w:val="Bibliografa"/>
        <w:rPr>
          <w:rFonts w:ascii="Calibri" w:hAnsi="Calibri" w:cs="Calibri"/>
        </w:rPr>
      </w:pPr>
      <w:r w:rsidRPr="00ED0FA0">
        <w:rPr>
          <w:rFonts w:ascii="Calibri" w:hAnsi="Calibri" w:cs="Calibri"/>
        </w:rPr>
        <w:t xml:space="preserve">11. </w:t>
      </w:r>
      <w:r w:rsidRPr="00ED0FA0">
        <w:rPr>
          <w:rFonts w:ascii="Calibri" w:hAnsi="Calibri" w:cs="Calibri"/>
        </w:rPr>
        <w:tab/>
        <w:t xml:space="preserve">Melo DR, Miller DL, Chang L, Moroz B, Linet MS, Simon SL. Organ Doses From Diagnostic Medical Radiography-Trends Over Eight Decades (1930 to 2010). Health Phys. 2016;111:235–55. </w:t>
      </w:r>
    </w:p>
    <w:p w:rsidR="00ED0FA0" w:rsidRPr="00ED0FA0" w:rsidRDefault="00ED0FA0" w:rsidP="00ED0FA0">
      <w:pPr>
        <w:pStyle w:val="Bibliografa"/>
        <w:rPr>
          <w:rFonts w:ascii="Calibri" w:hAnsi="Calibri" w:cs="Calibri"/>
        </w:rPr>
      </w:pPr>
      <w:r w:rsidRPr="00ED0FA0">
        <w:rPr>
          <w:rFonts w:ascii="Calibri" w:hAnsi="Calibri" w:cs="Calibri"/>
        </w:rPr>
        <w:t xml:space="preserve">12. </w:t>
      </w:r>
      <w:r w:rsidRPr="00ED0FA0">
        <w:rPr>
          <w:rFonts w:ascii="Calibri" w:hAnsi="Calibri" w:cs="Calibri"/>
        </w:rPr>
        <w:tab/>
        <w:t xml:space="preserve">Kiljunen T, Tietäväinen A, Parviainen T, Viitala A, Kortesniemi M. Organ doses and effective doses in pediatric radiography: patient-dose survey in Finland. Acta Radiol Stockh Swed 1987. 2009;50:114–24. </w:t>
      </w:r>
    </w:p>
    <w:p w:rsidR="00ED0FA0" w:rsidRPr="00ED0FA0" w:rsidRDefault="00ED0FA0" w:rsidP="00ED0FA0">
      <w:pPr>
        <w:pStyle w:val="Bibliografa"/>
        <w:rPr>
          <w:rFonts w:ascii="Calibri" w:hAnsi="Calibri" w:cs="Calibri"/>
        </w:rPr>
      </w:pPr>
      <w:r w:rsidRPr="00ED0FA0">
        <w:rPr>
          <w:rFonts w:ascii="Calibri" w:hAnsi="Calibri" w:cs="Calibri"/>
        </w:rPr>
        <w:t xml:space="preserve">13. </w:t>
      </w:r>
      <w:r w:rsidRPr="00ED0FA0">
        <w:rPr>
          <w:rFonts w:ascii="Calibri" w:hAnsi="Calibri" w:cs="Calibri"/>
        </w:rPr>
        <w:tab/>
        <w:t xml:space="preserve">Hayakawa Y, Kobayashi N, Kuroyanagi K, Nishizawa K. Paediatric absorbed doses from rotational panoramic radiography. Dento Maxillo Facial Radiol. 2001;30:285–92. </w:t>
      </w:r>
    </w:p>
    <w:p w:rsidR="00ED0FA0" w:rsidRPr="00ED0FA0" w:rsidRDefault="00ED0FA0" w:rsidP="00ED0FA0">
      <w:pPr>
        <w:pStyle w:val="Bibliografa"/>
        <w:rPr>
          <w:rFonts w:ascii="Calibri" w:hAnsi="Calibri" w:cs="Calibri"/>
        </w:rPr>
      </w:pPr>
      <w:r w:rsidRPr="00ED0FA0">
        <w:rPr>
          <w:rFonts w:ascii="Calibri" w:hAnsi="Calibri" w:cs="Calibri"/>
        </w:rPr>
        <w:t xml:space="preserve">14. </w:t>
      </w:r>
      <w:r w:rsidRPr="00ED0FA0">
        <w:rPr>
          <w:rFonts w:ascii="Calibri" w:hAnsi="Calibri" w:cs="Calibri"/>
        </w:rPr>
        <w:tab/>
        <w:t xml:space="preserve">Gibbs SJ, Pujol A, McDavid WD, Welander U, Tronje G. Patient risk from rotational panoramic radiography. Dento Maxillo Facial Radiol. 1988;17:25–32. </w:t>
      </w:r>
    </w:p>
    <w:p w:rsidR="00ED0FA0" w:rsidRPr="00ED0FA0" w:rsidRDefault="00ED0FA0" w:rsidP="00ED0FA0">
      <w:pPr>
        <w:pStyle w:val="Bibliografa"/>
        <w:rPr>
          <w:rFonts w:ascii="Calibri" w:hAnsi="Calibri" w:cs="Calibri"/>
        </w:rPr>
      </w:pPr>
      <w:r w:rsidRPr="00ED0FA0">
        <w:rPr>
          <w:rFonts w:ascii="Calibri" w:hAnsi="Calibri" w:cs="Calibri"/>
        </w:rPr>
        <w:t xml:space="preserve">15. </w:t>
      </w:r>
      <w:r w:rsidRPr="00ED0FA0">
        <w:rPr>
          <w:rFonts w:ascii="Calibri" w:hAnsi="Calibri" w:cs="Calibri"/>
        </w:rPr>
        <w:tab/>
        <w:t xml:space="preserve">Lecomber AR, Yoneyama Y, Lovelock DJ, Hosoi T, Adams AM. Comparison of patient dose from imaging protocols for dental implant planning using conventional radiography and computed tomography. Dento Maxillo Facial Radiol. 2001;30:255–9. </w:t>
      </w:r>
    </w:p>
    <w:p w:rsidR="00ED0FA0" w:rsidRPr="00ED0FA0" w:rsidRDefault="00ED0FA0" w:rsidP="00ED0FA0">
      <w:pPr>
        <w:pStyle w:val="Bibliografa"/>
        <w:rPr>
          <w:rFonts w:ascii="Calibri" w:hAnsi="Calibri" w:cs="Calibri"/>
        </w:rPr>
      </w:pPr>
      <w:r w:rsidRPr="00ED0FA0">
        <w:rPr>
          <w:rFonts w:ascii="Calibri" w:hAnsi="Calibri" w:cs="Calibri"/>
        </w:rPr>
        <w:lastRenderedPageBreak/>
        <w:t xml:space="preserve">16. </w:t>
      </w:r>
      <w:r w:rsidRPr="00ED0FA0">
        <w:rPr>
          <w:rFonts w:ascii="Calibri" w:hAnsi="Calibri" w:cs="Calibri"/>
        </w:rPr>
        <w:tab/>
        <w:t xml:space="preserve">Lee C, Pearce MS, Salotti JA, Harbron RW, Little MP, McHugh K, et al. Reduction in radiation doses from paediatric CT scans in Great Britain. Br J Radiol. 2016;89:20150305. </w:t>
      </w:r>
    </w:p>
    <w:p w:rsidR="00ED0FA0" w:rsidRPr="00ED0FA0" w:rsidRDefault="00ED0FA0" w:rsidP="00ED0FA0">
      <w:pPr>
        <w:pStyle w:val="Bibliografa"/>
        <w:rPr>
          <w:rFonts w:ascii="Calibri" w:hAnsi="Calibri" w:cs="Calibri"/>
        </w:rPr>
      </w:pPr>
      <w:r w:rsidRPr="00ED0FA0">
        <w:rPr>
          <w:rFonts w:ascii="Calibri" w:hAnsi="Calibri" w:cs="Calibri"/>
        </w:rPr>
        <w:t xml:space="preserve">17. </w:t>
      </w:r>
      <w:r w:rsidRPr="00ED0FA0">
        <w:rPr>
          <w:rFonts w:ascii="Calibri" w:hAnsi="Calibri" w:cs="Calibri"/>
        </w:rPr>
        <w:tab/>
        <w:t xml:space="preserve">Fenig E, Mishaeli M, Kalish Y, Lishner M. Pregnancy and radiation. Cancer Treat Rev. 2001;27:1–7. </w:t>
      </w:r>
    </w:p>
    <w:p w:rsidR="00ED0FA0" w:rsidRPr="00ED0FA0" w:rsidRDefault="00ED0FA0" w:rsidP="00ED0FA0">
      <w:pPr>
        <w:pStyle w:val="Bibliografa"/>
        <w:rPr>
          <w:rFonts w:ascii="Calibri" w:hAnsi="Calibri" w:cs="Calibri"/>
        </w:rPr>
      </w:pPr>
      <w:r w:rsidRPr="00ED0FA0">
        <w:rPr>
          <w:rFonts w:ascii="Calibri" w:hAnsi="Calibri" w:cs="Calibri"/>
        </w:rPr>
        <w:t xml:space="preserve">18. </w:t>
      </w:r>
      <w:r w:rsidRPr="00ED0FA0">
        <w:rPr>
          <w:rFonts w:ascii="Calibri" w:hAnsi="Calibri" w:cs="Calibri"/>
        </w:rPr>
        <w:tab/>
        <w:t xml:space="preserve">Wagner LK, Eifel P, Geise R. Effects of ionizing radiation. J Vasc Interv Radiol JVIR. 1995;6:988–9. </w:t>
      </w:r>
    </w:p>
    <w:p w:rsidR="00ED0FA0" w:rsidRPr="00ED0FA0" w:rsidRDefault="00ED0FA0" w:rsidP="00ED0FA0">
      <w:pPr>
        <w:pStyle w:val="Bibliografa"/>
        <w:rPr>
          <w:rFonts w:ascii="Calibri" w:hAnsi="Calibri" w:cs="Calibri"/>
        </w:rPr>
      </w:pPr>
      <w:r w:rsidRPr="00ED0FA0">
        <w:rPr>
          <w:rFonts w:ascii="Calibri" w:hAnsi="Calibri" w:cs="Calibri"/>
        </w:rPr>
        <w:t xml:space="preserve">19. </w:t>
      </w:r>
      <w:r w:rsidRPr="00ED0FA0">
        <w:rPr>
          <w:rFonts w:ascii="Calibri" w:hAnsi="Calibri" w:cs="Calibri"/>
        </w:rPr>
        <w:tab/>
        <w:t xml:space="preserve">Tung CJ, Tsai HY. Evaluations of gonad and fetal doses for diagnostic radiology. Proc Natl Sci Counc Repub China B. 1999;23:107–13. </w:t>
      </w:r>
    </w:p>
    <w:p w:rsidR="00ED0FA0" w:rsidRPr="00ED0FA0" w:rsidRDefault="00ED0FA0" w:rsidP="00ED0FA0">
      <w:pPr>
        <w:pStyle w:val="Bibliografa"/>
        <w:rPr>
          <w:rFonts w:ascii="Calibri" w:hAnsi="Calibri" w:cs="Calibri"/>
        </w:rPr>
      </w:pPr>
      <w:r w:rsidRPr="00ED0FA0">
        <w:rPr>
          <w:rFonts w:ascii="Calibri" w:hAnsi="Calibri" w:cs="Calibri"/>
        </w:rPr>
        <w:t xml:space="preserve">20. </w:t>
      </w:r>
      <w:r w:rsidRPr="00ED0FA0">
        <w:rPr>
          <w:rFonts w:ascii="Calibri" w:hAnsi="Calibri" w:cs="Calibri"/>
        </w:rPr>
        <w:tab/>
        <w:t xml:space="preserve">Chahed N, Mhiri A, Gaigi S, Mtimet S. Irradiation d’une grossesse méconnue : revue à court terme de 17 cas. Radioprotection. 2000;35:519–27. </w:t>
      </w:r>
    </w:p>
    <w:p w:rsidR="00ED0FA0" w:rsidRPr="00ED0FA0" w:rsidRDefault="00ED0FA0" w:rsidP="00ED0FA0">
      <w:pPr>
        <w:pStyle w:val="Bibliografa"/>
        <w:rPr>
          <w:rFonts w:ascii="Calibri" w:hAnsi="Calibri" w:cs="Calibri"/>
        </w:rPr>
      </w:pPr>
      <w:r w:rsidRPr="00ED0FA0">
        <w:rPr>
          <w:rFonts w:ascii="Calibri" w:hAnsi="Calibri" w:cs="Calibri"/>
        </w:rPr>
        <w:t xml:space="preserve">21. </w:t>
      </w:r>
      <w:r w:rsidRPr="00ED0FA0">
        <w:rPr>
          <w:rFonts w:ascii="Calibri" w:hAnsi="Calibri" w:cs="Calibri"/>
        </w:rPr>
        <w:tab/>
        <w:t xml:space="preserve">Ferguson JE, DeAngelis GA, Newberry YG, Finnerty JJ, Agarwal S. Fetal radiation exposure is minimal after pelvimetry by modified digital radiography. Am J Obstet Gynecol. 1996;175:260–7; discussion 267-269. </w:t>
      </w:r>
    </w:p>
    <w:p w:rsidR="00ED0FA0" w:rsidRPr="00ED0FA0" w:rsidRDefault="00ED0FA0" w:rsidP="00ED0FA0">
      <w:pPr>
        <w:pStyle w:val="Bibliografa"/>
        <w:rPr>
          <w:rFonts w:ascii="Calibri" w:hAnsi="Calibri" w:cs="Calibri"/>
        </w:rPr>
      </w:pPr>
      <w:r w:rsidRPr="00ED0FA0">
        <w:rPr>
          <w:rFonts w:ascii="Calibri" w:hAnsi="Calibri" w:cs="Calibri"/>
        </w:rPr>
        <w:t xml:space="preserve">22. </w:t>
      </w:r>
      <w:r w:rsidRPr="00ED0FA0">
        <w:rPr>
          <w:rFonts w:ascii="Calibri" w:hAnsi="Calibri" w:cs="Calibri"/>
        </w:rPr>
        <w:tab/>
        <w:t xml:space="preserve">Toppenberg KS. Safety of Radiographic Imaging During Pregnancy. Am Fam Physician. 1999;4. </w:t>
      </w:r>
    </w:p>
    <w:p w:rsidR="00ED0FA0" w:rsidRPr="00ED0FA0" w:rsidRDefault="00ED0FA0" w:rsidP="00ED0FA0">
      <w:pPr>
        <w:pStyle w:val="Bibliografa"/>
        <w:rPr>
          <w:rFonts w:ascii="Calibri" w:hAnsi="Calibri" w:cs="Calibri"/>
        </w:rPr>
      </w:pPr>
      <w:r w:rsidRPr="00ED0FA0">
        <w:rPr>
          <w:rFonts w:ascii="Calibri" w:hAnsi="Calibri" w:cs="Calibri"/>
        </w:rPr>
        <w:t xml:space="preserve">23. </w:t>
      </w:r>
      <w:r w:rsidRPr="00ED0FA0">
        <w:rPr>
          <w:rFonts w:ascii="Calibri" w:hAnsi="Calibri" w:cs="Calibri"/>
        </w:rPr>
        <w:tab/>
        <w:t xml:space="preserve">Osei EK, Faulkner K. Fetal doses from radiological examinations. Br J Radiol. 1999;72:773–80. </w:t>
      </w:r>
    </w:p>
    <w:p w:rsidR="00ED0FA0" w:rsidRPr="00ED0FA0" w:rsidRDefault="00ED0FA0" w:rsidP="00ED0FA0">
      <w:pPr>
        <w:pStyle w:val="Bibliografa"/>
        <w:rPr>
          <w:rFonts w:ascii="Calibri" w:hAnsi="Calibri" w:cs="Calibri"/>
        </w:rPr>
      </w:pPr>
      <w:r w:rsidRPr="00ED0FA0">
        <w:rPr>
          <w:rFonts w:ascii="Calibri" w:hAnsi="Calibri" w:cs="Calibri"/>
        </w:rPr>
        <w:t xml:space="preserve">24. </w:t>
      </w:r>
      <w:r w:rsidRPr="00ED0FA0">
        <w:rPr>
          <w:rFonts w:ascii="Calibri" w:hAnsi="Calibri" w:cs="Calibri"/>
        </w:rPr>
        <w:tab/>
        <w:t xml:space="preserve">Sharp C, Shrimpton JA, Bury RF, National Radiological Protection Board. Diagnostic medical exposures: advice on exposure to ionising radiation during pregnancy. Didcot: NRPB; 1998. </w:t>
      </w:r>
    </w:p>
    <w:p w:rsidR="00ED0FA0" w:rsidRPr="00ED0FA0" w:rsidRDefault="00ED0FA0" w:rsidP="00ED0FA0">
      <w:pPr>
        <w:pStyle w:val="Bibliografa"/>
        <w:rPr>
          <w:rFonts w:ascii="Calibri" w:hAnsi="Calibri" w:cs="Calibri"/>
        </w:rPr>
      </w:pPr>
      <w:r w:rsidRPr="00ED0FA0">
        <w:rPr>
          <w:rFonts w:ascii="Calibri" w:hAnsi="Calibri" w:cs="Calibri"/>
        </w:rPr>
        <w:t xml:space="preserve">25. </w:t>
      </w:r>
      <w:r w:rsidRPr="00ED0FA0">
        <w:rPr>
          <w:rFonts w:ascii="Calibri" w:hAnsi="Calibri" w:cs="Calibri"/>
        </w:rPr>
        <w:tab/>
        <w:t xml:space="preserve">Parry RA, Glaze SA, Archer BR. The AAPM/RSNA physics tutorial for residents. Typical patient radiation doses in diagnostic radiology. Radiogr Rev Publ Radiol Soc N Am Inc. 1999;19:1289–302. </w:t>
      </w:r>
    </w:p>
    <w:p w:rsidR="00ED0FA0" w:rsidRPr="00ED0FA0" w:rsidRDefault="00ED0FA0" w:rsidP="00ED0FA0">
      <w:pPr>
        <w:pStyle w:val="Bibliografa"/>
        <w:rPr>
          <w:rFonts w:ascii="Calibri" w:hAnsi="Calibri" w:cs="Calibri"/>
        </w:rPr>
      </w:pPr>
      <w:r w:rsidRPr="00ED0FA0">
        <w:rPr>
          <w:rFonts w:ascii="Calibri" w:hAnsi="Calibri" w:cs="Calibri"/>
        </w:rPr>
        <w:t xml:space="preserve">26. </w:t>
      </w:r>
      <w:r w:rsidRPr="00ED0FA0">
        <w:rPr>
          <w:rFonts w:ascii="Calibri" w:hAnsi="Calibri" w:cs="Calibri"/>
        </w:rPr>
        <w:tab/>
        <w:t xml:space="preserve">Helmrot E, Pettersson H, Sandborg M, Olsson S, Nilsson J, Cederlund T. Radiation doses to the unborn child at diagnostic examinations in Sweden. Finland: PAILE Wendla; 2003 page 519. Report No.: STUK-A195. </w:t>
      </w:r>
    </w:p>
    <w:p w:rsidR="00ED0FA0" w:rsidRPr="00ED0FA0" w:rsidRDefault="00ED0FA0" w:rsidP="00ED0FA0">
      <w:pPr>
        <w:pStyle w:val="Bibliografa"/>
        <w:rPr>
          <w:rFonts w:ascii="Calibri" w:hAnsi="Calibri" w:cs="Calibri"/>
        </w:rPr>
      </w:pPr>
      <w:r w:rsidRPr="00ED0FA0">
        <w:rPr>
          <w:rFonts w:ascii="Calibri" w:hAnsi="Calibri" w:cs="Calibri"/>
        </w:rPr>
        <w:t xml:space="preserve">27. </w:t>
      </w:r>
      <w:r w:rsidRPr="00ED0FA0">
        <w:rPr>
          <w:rFonts w:ascii="Calibri" w:hAnsi="Calibri" w:cs="Calibri"/>
        </w:rPr>
        <w:tab/>
        <w:t xml:space="preserve">Linet MS, Kim K pyo, Rajaraman P. Children’s exposure to diagnostic medical radiation and cancer risk: epidemiologic and dosimetric considerations. Pediatr Radiol. 2009;39:S4–26. </w:t>
      </w:r>
    </w:p>
    <w:p w:rsidR="00ED0FA0" w:rsidRPr="00ED0FA0" w:rsidRDefault="00ED0FA0" w:rsidP="00ED0FA0">
      <w:pPr>
        <w:pStyle w:val="Bibliografa"/>
        <w:rPr>
          <w:rFonts w:ascii="Calibri" w:hAnsi="Calibri" w:cs="Calibri"/>
        </w:rPr>
      </w:pPr>
      <w:r w:rsidRPr="00ED0FA0">
        <w:rPr>
          <w:rFonts w:ascii="Calibri" w:hAnsi="Calibri" w:cs="Calibri"/>
        </w:rPr>
        <w:t xml:space="preserve">28. </w:t>
      </w:r>
      <w:r w:rsidRPr="00ED0FA0">
        <w:rPr>
          <w:rFonts w:ascii="Calibri" w:hAnsi="Calibri" w:cs="Calibri"/>
        </w:rPr>
        <w:tab/>
        <w:t>Kettunen A. RADIATION DOSE AND RADIATION RISK TO FOETUSES AND NEWBORNS DURING X-RAY EXAMINATIONS [Internet]. [Faculty of Medicine at the University of Oulu]: STUK–Radiation and Nuclear Safety Authority; 2004. Available from: ISBN 951-712- 888-6</w:t>
      </w:r>
    </w:p>
    <w:p w:rsidR="00ED0FA0" w:rsidRPr="00ED0FA0" w:rsidRDefault="00ED0FA0" w:rsidP="00ED0FA0">
      <w:pPr>
        <w:pStyle w:val="Bibliografa"/>
        <w:rPr>
          <w:rFonts w:ascii="Calibri" w:hAnsi="Calibri" w:cs="Calibri"/>
        </w:rPr>
      </w:pPr>
      <w:r w:rsidRPr="00ED0FA0">
        <w:rPr>
          <w:rFonts w:ascii="Calibri" w:hAnsi="Calibri" w:cs="Calibri"/>
        </w:rPr>
        <w:t xml:space="preserve">29. </w:t>
      </w:r>
      <w:r w:rsidRPr="00ED0FA0">
        <w:rPr>
          <w:rFonts w:ascii="Calibri" w:hAnsi="Calibri" w:cs="Calibri"/>
        </w:rPr>
        <w:tab/>
        <w:t xml:space="preserve">Kirks DR, Griscom NT. Practical Pediatric Imaging: Diagnostic Radiology of Infants and Children. Lippincott Williams &amp; Wilkins; 1998. </w:t>
      </w:r>
    </w:p>
    <w:p w:rsidR="00ED0FA0" w:rsidRPr="00ED0FA0" w:rsidRDefault="00ED0FA0" w:rsidP="00ED0FA0">
      <w:pPr>
        <w:pStyle w:val="Bibliografa"/>
        <w:rPr>
          <w:rFonts w:ascii="Calibri" w:hAnsi="Calibri" w:cs="Calibri"/>
        </w:rPr>
      </w:pPr>
      <w:r w:rsidRPr="00ED0FA0">
        <w:rPr>
          <w:rFonts w:ascii="Calibri" w:hAnsi="Calibri" w:cs="Calibri"/>
        </w:rPr>
        <w:t xml:space="preserve">30. </w:t>
      </w:r>
      <w:r w:rsidRPr="00ED0FA0">
        <w:rPr>
          <w:rFonts w:ascii="Calibri" w:hAnsi="Calibri" w:cs="Calibri"/>
        </w:rPr>
        <w:tab/>
        <w:t xml:space="preserve">Coley BD. Caffey’s Pediatric Diagnostic Imaging E-Book. Elsevier Health Sciences; 2013. </w:t>
      </w:r>
    </w:p>
    <w:p w:rsidR="00ED0FA0" w:rsidRPr="00ED0FA0" w:rsidRDefault="00ED0FA0" w:rsidP="00ED0FA0">
      <w:pPr>
        <w:pStyle w:val="Bibliografa"/>
        <w:rPr>
          <w:rFonts w:ascii="Calibri" w:hAnsi="Calibri" w:cs="Calibri"/>
        </w:rPr>
      </w:pPr>
      <w:r w:rsidRPr="00ED0FA0">
        <w:rPr>
          <w:rFonts w:ascii="Calibri" w:hAnsi="Calibri" w:cs="Calibri"/>
        </w:rPr>
        <w:t xml:space="preserve">31. </w:t>
      </w:r>
      <w:r w:rsidRPr="00ED0FA0">
        <w:rPr>
          <w:rFonts w:ascii="Calibri" w:hAnsi="Calibri" w:cs="Calibri"/>
        </w:rPr>
        <w:tab/>
        <w:t xml:space="preserve">Swischuk LE, Hayden CK, Dillard RA. Sinusitis in children. RadioGraphics. 1982;2:241–52. </w:t>
      </w:r>
    </w:p>
    <w:p w:rsidR="00ED0FA0" w:rsidRPr="00ED0FA0" w:rsidRDefault="00ED0FA0" w:rsidP="00ED0FA0">
      <w:pPr>
        <w:pStyle w:val="Bibliografa"/>
        <w:rPr>
          <w:rFonts w:ascii="Calibri" w:hAnsi="Calibri" w:cs="Calibri"/>
        </w:rPr>
      </w:pPr>
      <w:r w:rsidRPr="00ED0FA0">
        <w:rPr>
          <w:rFonts w:ascii="Calibri" w:hAnsi="Calibri" w:cs="Calibri"/>
        </w:rPr>
        <w:lastRenderedPageBreak/>
        <w:t xml:space="preserve">32. </w:t>
      </w:r>
      <w:r w:rsidRPr="00ED0FA0">
        <w:rPr>
          <w:rFonts w:ascii="Calibri" w:hAnsi="Calibri" w:cs="Calibri"/>
        </w:rPr>
        <w:tab/>
        <w:t xml:space="preserve">Diament MJ. The diagnosis of sinusitis in infants and children: x-ray, computed tomography, and magnetic resonance imaging. Diagnostic imaging of pediatric sinusitis. J Allergy Clin Immunol. 1992;90:442–4. </w:t>
      </w:r>
    </w:p>
    <w:p w:rsidR="00ED0FA0" w:rsidRPr="00ED0FA0" w:rsidRDefault="00ED0FA0" w:rsidP="00ED0FA0">
      <w:pPr>
        <w:pStyle w:val="Bibliografa"/>
        <w:rPr>
          <w:rFonts w:ascii="Calibri" w:hAnsi="Calibri" w:cs="Calibri"/>
        </w:rPr>
      </w:pPr>
      <w:r w:rsidRPr="00ED0FA0">
        <w:rPr>
          <w:rFonts w:ascii="Calibri" w:hAnsi="Calibri" w:cs="Calibri"/>
        </w:rPr>
        <w:t xml:space="preserve">33. </w:t>
      </w:r>
      <w:r w:rsidRPr="00ED0FA0">
        <w:rPr>
          <w:rFonts w:ascii="Calibri" w:hAnsi="Calibri" w:cs="Calibri"/>
        </w:rPr>
        <w:tab/>
        <w:t xml:space="preserve">Whitley AS, Sloane C, Hoadley G, Moore AD. Clark’s Positioning in Radiography 12Ed. CRC Press; 2005. </w:t>
      </w:r>
    </w:p>
    <w:p w:rsidR="00ED0FA0" w:rsidRPr="00ED0FA0" w:rsidRDefault="00ED0FA0" w:rsidP="00ED0FA0">
      <w:pPr>
        <w:pStyle w:val="Bibliografa"/>
        <w:rPr>
          <w:rFonts w:ascii="Calibri" w:hAnsi="Calibri" w:cs="Calibri"/>
        </w:rPr>
      </w:pPr>
      <w:r w:rsidRPr="00ED0FA0">
        <w:rPr>
          <w:rFonts w:ascii="Calibri" w:hAnsi="Calibri" w:cs="Calibri"/>
        </w:rPr>
        <w:t xml:space="preserve">34. </w:t>
      </w:r>
      <w:r w:rsidRPr="00ED0FA0">
        <w:rPr>
          <w:rFonts w:ascii="Calibri" w:hAnsi="Calibri" w:cs="Calibri"/>
        </w:rPr>
        <w:tab/>
        <w:t xml:space="preserve">Glass RBJ, Fernbach SK, Norton KI, Choi PS, Naidich TP. The Infant Skull: A Vault of Information. RadioGraphics. 2004;24:507–22. </w:t>
      </w:r>
    </w:p>
    <w:p w:rsidR="00ED0FA0" w:rsidRPr="00ED0FA0" w:rsidRDefault="00ED0FA0" w:rsidP="00ED0FA0">
      <w:pPr>
        <w:pStyle w:val="Bibliografa"/>
        <w:rPr>
          <w:rFonts w:ascii="Calibri" w:hAnsi="Calibri" w:cs="Calibri"/>
        </w:rPr>
      </w:pPr>
      <w:r w:rsidRPr="00ED0FA0">
        <w:rPr>
          <w:rFonts w:ascii="Calibri" w:hAnsi="Calibri" w:cs="Calibri"/>
        </w:rPr>
        <w:t xml:space="preserve">35. </w:t>
      </w:r>
      <w:r w:rsidRPr="00ED0FA0">
        <w:rPr>
          <w:rFonts w:ascii="Calibri" w:hAnsi="Calibri" w:cs="Calibri"/>
        </w:rPr>
        <w:tab/>
        <w:t xml:space="preserve">Lustrin ES, Karakas SP, Ortiz AO, Cinnamon J, Castillo M, Vaheesan K, et al. Pediatric Cervical Spine: Normal Anatomy, Variants, and Trauma. RadioGraphics. 2003;23:539–60. </w:t>
      </w:r>
    </w:p>
    <w:p w:rsidR="00904135" w:rsidRDefault="009A49FF" w:rsidP="00904135">
      <w:r>
        <w:fldChar w:fldCharType="end"/>
      </w:r>
    </w:p>
    <w:sectPr w:rsidR="00904135" w:rsidSect="00561431">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45118F"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Bold">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430DE"/>
    <w:multiLevelType w:val="hybridMultilevel"/>
    <w:tmpl w:val="2092D962"/>
    <w:lvl w:ilvl="0" w:tplc="1D0A66B2">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264525"/>
    <w:multiLevelType w:val="hybridMultilevel"/>
    <w:tmpl w:val="AE7C5B00"/>
    <w:lvl w:ilvl="0" w:tplc="7096AB86">
      <w:start w:val="2"/>
      <w:numFmt w:val="bullet"/>
      <w:lvlText w:val=""/>
      <w:lvlJc w:val="left"/>
      <w:pPr>
        <w:ind w:left="1080" w:hanging="360"/>
      </w:pPr>
      <w:rPr>
        <w:rFonts w:ascii="Wingdings" w:eastAsiaTheme="minorHAnsi" w:hAnsi="Wingdings"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nsid w:val="1BFE2671"/>
    <w:multiLevelType w:val="hybridMultilevel"/>
    <w:tmpl w:val="9C088AA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8B02C33"/>
    <w:multiLevelType w:val="hybridMultilevel"/>
    <w:tmpl w:val="6DB8C9B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9833F6B"/>
    <w:multiLevelType w:val="hybridMultilevel"/>
    <w:tmpl w:val="0006604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30172F22"/>
    <w:multiLevelType w:val="hybridMultilevel"/>
    <w:tmpl w:val="3D60E3D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B7C56AF"/>
    <w:multiLevelType w:val="hybridMultilevel"/>
    <w:tmpl w:val="B6A8D11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4D59087F"/>
    <w:multiLevelType w:val="hybridMultilevel"/>
    <w:tmpl w:val="5B983B8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5B7D14FB"/>
    <w:multiLevelType w:val="hybridMultilevel"/>
    <w:tmpl w:val="C4581F7E"/>
    <w:lvl w:ilvl="0" w:tplc="128A853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5F8D6B0E"/>
    <w:multiLevelType w:val="hybridMultilevel"/>
    <w:tmpl w:val="40F8E9F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64BF4CFC"/>
    <w:multiLevelType w:val="hybridMultilevel"/>
    <w:tmpl w:val="716A7266"/>
    <w:lvl w:ilvl="0" w:tplc="C2281F20">
      <w:start w:val="2"/>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69C14FF9"/>
    <w:multiLevelType w:val="hybridMultilevel"/>
    <w:tmpl w:val="C540D56C"/>
    <w:lvl w:ilvl="0" w:tplc="E2CC583E">
      <w:start w:val="15"/>
      <w:numFmt w:val="decimal"/>
      <w:lvlText w:val="%1"/>
      <w:lvlJc w:val="left"/>
      <w:pPr>
        <w:ind w:left="720" w:hanging="360"/>
      </w:pPr>
      <w:rPr>
        <w:rFonts w:asciiTheme="minorHAnsi" w:eastAsiaTheme="minorHAnsi" w:hAnsiTheme="minorHAnsi" w:cstheme="minorBidi" w:hint="default"/>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6EAB6484"/>
    <w:multiLevelType w:val="hybridMultilevel"/>
    <w:tmpl w:val="F468D590"/>
    <w:lvl w:ilvl="0" w:tplc="98626FD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ED243DA"/>
    <w:multiLevelType w:val="hybridMultilevel"/>
    <w:tmpl w:val="F3F81D0E"/>
    <w:lvl w:ilvl="0" w:tplc="416E831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nsid w:val="6EE21511"/>
    <w:multiLevelType w:val="hybridMultilevel"/>
    <w:tmpl w:val="DEDC2826"/>
    <w:lvl w:ilvl="0" w:tplc="83CCA888">
      <w:start w:val="9"/>
      <w:numFmt w:val="bullet"/>
      <w:lvlText w:val="-"/>
      <w:lvlJc w:val="left"/>
      <w:pPr>
        <w:ind w:left="720" w:hanging="360"/>
      </w:pPr>
      <w:rPr>
        <w:rFonts w:ascii="Tahoma,Bold" w:eastAsiaTheme="minorHAnsi" w:hAnsi="Tahoma,Bold" w:cs="Tahoma,Bold" w:hint="default"/>
        <w:b/>
        <w:sz w:val="21"/>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1"/>
  </w:num>
  <w:num w:numId="4">
    <w:abstractNumId w:val="8"/>
  </w:num>
  <w:num w:numId="5">
    <w:abstractNumId w:val="13"/>
  </w:num>
  <w:num w:numId="6">
    <w:abstractNumId w:val="6"/>
  </w:num>
  <w:num w:numId="7">
    <w:abstractNumId w:val="9"/>
  </w:num>
  <w:num w:numId="8">
    <w:abstractNumId w:val="2"/>
  </w:num>
  <w:num w:numId="9">
    <w:abstractNumId w:val="14"/>
  </w:num>
  <w:num w:numId="10">
    <w:abstractNumId w:val="3"/>
  </w:num>
  <w:num w:numId="11">
    <w:abstractNumId w:val="7"/>
  </w:num>
  <w:num w:numId="12">
    <w:abstractNumId w:val="0"/>
  </w:num>
  <w:num w:numId="13">
    <w:abstractNumId w:val="10"/>
  </w:num>
  <w:num w:numId="14">
    <w:abstractNumId w:val="11"/>
  </w:num>
  <w:num w:numId="15">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ABELLE, THIERRY-CHEF">
    <w15:presenceInfo w15:providerId="AD" w15:userId="S-1-5-21-3796330410-2714697548-3669533216-307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compat/>
  <w:rsids>
    <w:rsidRoot w:val="00C10721"/>
    <w:rsid w:val="00000543"/>
    <w:rsid w:val="00060F91"/>
    <w:rsid w:val="00083FAF"/>
    <w:rsid w:val="000C5847"/>
    <w:rsid w:val="000E1772"/>
    <w:rsid w:val="001007F8"/>
    <w:rsid w:val="00104B22"/>
    <w:rsid w:val="001074FC"/>
    <w:rsid w:val="0011213B"/>
    <w:rsid w:val="00117405"/>
    <w:rsid w:val="00127B20"/>
    <w:rsid w:val="0013747B"/>
    <w:rsid w:val="001A1845"/>
    <w:rsid w:val="001B2F28"/>
    <w:rsid w:val="001B4CAA"/>
    <w:rsid w:val="001F7AF5"/>
    <w:rsid w:val="00221B9B"/>
    <w:rsid w:val="00233ADC"/>
    <w:rsid w:val="002365DE"/>
    <w:rsid w:val="002629D4"/>
    <w:rsid w:val="0026619F"/>
    <w:rsid w:val="00277A98"/>
    <w:rsid w:val="00281D41"/>
    <w:rsid w:val="002B7B73"/>
    <w:rsid w:val="002C2745"/>
    <w:rsid w:val="002D2A97"/>
    <w:rsid w:val="0030462E"/>
    <w:rsid w:val="00333E80"/>
    <w:rsid w:val="003447D0"/>
    <w:rsid w:val="00344C0E"/>
    <w:rsid w:val="00355285"/>
    <w:rsid w:val="00367D95"/>
    <w:rsid w:val="0038564A"/>
    <w:rsid w:val="003C1971"/>
    <w:rsid w:val="003E1802"/>
    <w:rsid w:val="00405FE9"/>
    <w:rsid w:val="004134AE"/>
    <w:rsid w:val="00432D7A"/>
    <w:rsid w:val="00434362"/>
    <w:rsid w:val="004403EE"/>
    <w:rsid w:val="00455162"/>
    <w:rsid w:val="004766D2"/>
    <w:rsid w:val="004A073B"/>
    <w:rsid w:val="004A4FD7"/>
    <w:rsid w:val="004B7AC3"/>
    <w:rsid w:val="004C3082"/>
    <w:rsid w:val="004C3D45"/>
    <w:rsid w:val="004D0411"/>
    <w:rsid w:val="004D7DAC"/>
    <w:rsid w:val="004E2012"/>
    <w:rsid w:val="004E599C"/>
    <w:rsid w:val="004F2609"/>
    <w:rsid w:val="005039C8"/>
    <w:rsid w:val="005076C0"/>
    <w:rsid w:val="0053382F"/>
    <w:rsid w:val="00535F17"/>
    <w:rsid w:val="00543509"/>
    <w:rsid w:val="00545344"/>
    <w:rsid w:val="005570EB"/>
    <w:rsid w:val="00561431"/>
    <w:rsid w:val="00581DB2"/>
    <w:rsid w:val="00597A92"/>
    <w:rsid w:val="005A66DB"/>
    <w:rsid w:val="005A7D14"/>
    <w:rsid w:val="005C53E5"/>
    <w:rsid w:val="005D42E1"/>
    <w:rsid w:val="005E6C52"/>
    <w:rsid w:val="00600FF3"/>
    <w:rsid w:val="00603746"/>
    <w:rsid w:val="00622F77"/>
    <w:rsid w:val="006425B5"/>
    <w:rsid w:val="00660448"/>
    <w:rsid w:val="00674C53"/>
    <w:rsid w:val="00676B02"/>
    <w:rsid w:val="00694107"/>
    <w:rsid w:val="006D1F56"/>
    <w:rsid w:val="006F052D"/>
    <w:rsid w:val="006F62EE"/>
    <w:rsid w:val="00711A9A"/>
    <w:rsid w:val="007200A6"/>
    <w:rsid w:val="0072405A"/>
    <w:rsid w:val="007410BB"/>
    <w:rsid w:val="007432EA"/>
    <w:rsid w:val="00754EBC"/>
    <w:rsid w:val="0077276B"/>
    <w:rsid w:val="007D0885"/>
    <w:rsid w:val="007E5AD8"/>
    <w:rsid w:val="007F4259"/>
    <w:rsid w:val="007F6B8C"/>
    <w:rsid w:val="008026CA"/>
    <w:rsid w:val="00812AD8"/>
    <w:rsid w:val="00823C12"/>
    <w:rsid w:val="00843809"/>
    <w:rsid w:val="00870234"/>
    <w:rsid w:val="00870CAA"/>
    <w:rsid w:val="00882C68"/>
    <w:rsid w:val="00884542"/>
    <w:rsid w:val="008860F7"/>
    <w:rsid w:val="00896B6F"/>
    <w:rsid w:val="008B5424"/>
    <w:rsid w:val="008C1B50"/>
    <w:rsid w:val="008F4B68"/>
    <w:rsid w:val="00904135"/>
    <w:rsid w:val="00905FED"/>
    <w:rsid w:val="009243AB"/>
    <w:rsid w:val="009538BD"/>
    <w:rsid w:val="00981268"/>
    <w:rsid w:val="009A2AB6"/>
    <w:rsid w:val="009A49FF"/>
    <w:rsid w:val="009B0C19"/>
    <w:rsid w:val="009E5171"/>
    <w:rsid w:val="009F20B3"/>
    <w:rsid w:val="00A16CED"/>
    <w:rsid w:val="00A205FE"/>
    <w:rsid w:val="00A750E7"/>
    <w:rsid w:val="00A870BE"/>
    <w:rsid w:val="00A87BCA"/>
    <w:rsid w:val="00AA4322"/>
    <w:rsid w:val="00AB498E"/>
    <w:rsid w:val="00AC49F2"/>
    <w:rsid w:val="00AC5AA8"/>
    <w:rsid w:val="00AD7163"/>
    <w:rsid w:val="00AF43B1"/>
    <w:rsid w:val="00B101A0"/>
    <w:rsid w:val="00B240FB"/>
    <w:rsid w:val="00B30825"/>
    <w:rsid w:val="00B42486"/>
    <w:rsid w:val="00B445EF"/>
    <w:rsid w:val="00B5051E"/>
    <w:rsid w:val="00BA04AD"/>
    <w:rsid w:val="00BA3EAB"/>
    <w:rsid w:val="00BD2E8E"/>
    <w:rsid w:val="00BE2B73"/>
    <w:rsid w:val="00C038CA"/>
    <w:rsid w:val="00C10721"/>
    <w:rsid w:val="00C16A7D"/>
    <w:rsid w:val="00C3062D"/>
    <w:rsid w:val="00C379EE"/>
    <w:rsid w:val="00C427CB"/>
    <w:rsid w:val="00C54FBF"/>
    <w:rsid w:val="00C5754B"/>
    <w:rsid w:val="00C759D0"/>
    <w:rsid w:val="00C805E3"/>
    <w:rsid w:val="00C85BBC"/>
    <w:rsid w:val="00CA528A"/>
    <w:rsid w:val="00CB383E"/>
    <w:rsid w:val="00CB5981"/>
    <w:rsid w:val="00CE540B"/>
    <w:rsid w:val="00CE76D3"/>
    <w:rsid w:val="00CF19F6"/>
    <w:rsid w:val="00CF2424"/>
    <w:rsid w:val="00D551C5"/>
    <w:rsid w:val="00D7148E"/>
    <w:rsid w:val="00D911A4"/>
    <w:rsid w:val="00DB452E"/>
    <w:rsid w:val="00DD3A86"/>
    <w:rsid w:val="00DD5A39"/>
    <w:rsid w:val="00DE4711"/>
    <w:rsid w:val="00E14127"/>
    <w:rsid w:val="00E1557D"/>
    <w:rsid w:val="00E24399"/>
    <w:rsid w:val="00E37516"/>
    <w:rsid w:val="00E44611"/>
    <w:rsid w:val="00E46C33"/>
    <w:rsid w:val="00E5597A"/>
    <w:rsid w:val="00E643B4"/>
    <w:rsid w:val="00E706D7"/>
    <w:rsid w:val="00E81445"/>
    <w:rsid w:val="00E92AC5"/>
    <w:rsid w:val="00EC1D14"/>
    <w:rsid w:val="00EC35B5"/>
    <w:rsid w:val="00ED0FA0"/>
    <w:rsid w:val="00EE164C"/>
    <w:rsid w:val="00EF5F37"/>
    <w:rsid w:val="00F12742"/>
    <w:rsid w:val="00F14C3F"/>
    <w:rsid w:val="00F247C0"/>
    <w:rsid w:val="00F35130"/>
    <w:rsid w:val="00F45B36"/>
    <w:rsid w:val="00F65E68"/>
    <w:rsid w:val="00F767FA"/>
    <w:rsid w:val="00F94291"/>
    <w:rsid w:val="00F96CBF"/>
    <w:rsid w:val="00FA2074"/>
    <w:rsid w:val="00FC40D3"/>
    <w:rsid w:val="00FE32AB"/>
    <w:rsid w:val="00FF1B67"/>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8"/>
    <o:shapelayout v:ext="edit">
      <o:idmap v:ext="edit" data="1"/>
      <o:rules v:ext="edit">
        <o:r id="V:Rule11" type="connector" idref="#AutoShape 18"/>
        <o:r id="V:Rule12" type="connector" idref="#AutoShape 23"/>
        <o:r id="V:Rule13" type="connector" idref="#AutoShape 17"/>
        <o:r id="V:Rule14" type="connector" idref="#AutoShape 20"/>
        <o:r id="V:Rule15" type="connector" idref="#AutoShape 21"/>
        <o:r id="V:Rule16" type="connector" idref="#AutoShape 19"/>
        <o:r id="V:Rule17" type="connector" idref="#AutoShape 16"/>
        <o:r id="V:Rule18" type="connector" idref="#AutoShape 22"/>
        <o:r id="V:Rule19" type="connector" idref="#AutoShape 25"/>
        <o:r id="V:Rule20" type="connector" idref="#AutoShape 2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431"/>
    <w:rPr>
      <w:lang w:val="en-US"/>
    </w:rPr>
  </w:style>
  <w:style w:type="paragraph" w:styleId="Ttulo1">
    <w:name w:val="heading 1"/>
    <w:basedOn w:val="Normal"/>
    <w:next w:val="Normal"/>
    <w:link w:val="Ttulo1Car"/>
    <w:uiPriority w:val="9"/>
    <w:qFormat/>
    <w:rsid w:val="005D42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714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42E1"/>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C107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C10721"/>
    <w:rPr>
      <w:color w:val="0000FF" w:themeColor="hyperlink"/>
      <w:u w:val="single"/>
    </w:rPr>
  </w:style>
  <w:style w:type="character" w:styleId="Refdecomentario">
    <w:name w:val="annotation reference"/>
    <w:basedOn w:val="Fuentedeprrafopredeter"/>
    <w:uiPriority w:val="99"/>
    <w:semiHidden/>
    <w:unhideWhenUsed/>
    <w:rsid w:val="00581DB2"/>
    <w:rPr>
      <w:sz w:val="16"/>
      <w:szCs w:val="16"/>
    </w:rPr>
  </w:style>
  <w:style w:type="paragraph" w:styleId="Textocomentario">
    <w:name w:val="annotation text"/>
    <w:basedOn w:val="Normal"/>
    <w:link w:val="TextocomentarioCar"/>
    <w:uiPriority w:val="99"/>
    <w:unhideWhenUsed/>
    <w:rsid w:val="00581DB2"/>
    <w:pPr>
      <w:spacing w:line="240" w:lineRule="auto"/>
    </w:pPr>
    <w:rPr>
      <w:sz w:val="20"/>
      <w:szCs w:val="20"/>
    </w:rPr>
  </w:style>
  <w:style w:type="character" w:customStyle="1" w:styleId="TextocomentarioCar">
    <w:name w:val="Texto comentario Car"/>
    <w:basedOn w:val="Fuentedeprrafopredeter"/>
    <w:link w:val="Textocomentario"/>
    <w:uiPriority w:val="99"/>
    <w:rsid w:val="00581DB2"/>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581DB2"/>
    <w:rPr>
      <w:b/>
      <w:bCs/>
    </w:rPr>
  </w:style>
  <w:style w:type="character" w:customStyle="1" w:styleId="AsuntodelcomentarioCar">
    <w:name w:val="Asunto del comentario Car"/>
    <w:basedOn w:val="TextocomentarioCar"/>
    <w:link w:val="Asuntodelcomentario"/>
    <w:uiPriority w:val="99"/>
    <w:semiHidden/>
    <w:rsid w:val="00581DB2"/>
    <w:rPr>
      <w:b/>
      <w:bCs/>
      <w:sz w:val="20"/>
      <w:szCs w:val="20"/>
      <w:lang w:val="en-US"/>
    </w:rPr>
  </w:style>
  <w:style w:type="paragraph" w:styleId="Textodeglobo">
    <w:name w:val="Balloon Text"/>
    <w:basedOn w:val="Normal"/>
    <w:link w:val="TextodegloboCar"/>
    <w:uiPriority w:val="99"/>
    <w:semiHidden/>
    <w:unhideWhenUsed/>
    <w:rsid w:val="00581D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81DB2"/>
    <w:rPr>
      <w:rFonts w:ascii="Tahoma" w:hAnsi="Tahoma" w:cs="Tahoma"/>
      <w:sz w:val="16"/>
      <w:szCs w:val="16"/>
      <w:lang w:val="en-US"/>
    </w:rPr>
  </w:style>
  <w:style w:type="paragraph" w:styleId="Prrafodelista">
    <w:name w:val="List Paragraph"/>
    <w:basedOn w:val="Normal"/>
    <w:uiPriority w:val="34"/>
    <w:qFormat/>
    <w:rsid w:val="001B2F28"/>
    <w:pPr>
      <w:ind w:left="720"/>
      <w:contextualSpacing/>
    </w:pPr>
  </w:style>
  <w:style w:type="character" w:customStyle="1" w:styleId="Ttulo2Car">
    <w:name w:val="Título 2 Car"/>
    <w:basedOn w:val="Fuentedeprrafopredeter"/>
    <w:link w:val="Ttulo2"/>
    <w:uiPriority w:val="9"/>
    <w:rsid w:val="00D7148E"/>
    <w:rPr>
      <w:rFonts w:asciiTheme="majorHAnsi" w:eastAsiaTheme="majorEastAsia" w:hAnsiTheme="majorHAnsi" w:cstheme="majorBidi"/>
      <w:b/>
      <w:bCs/>
      <w:color w:val="4F81BD" w:themeColor="accent1"/>
      <w:sz w:val="26"/>
      <w:szCs w:val="26"/>
      <w:lang w:val="en-US"/>
    </w:rPr>
  </w:style>
  <w:style w:type="character" w:styleId="Hipervnculovisitado">
    <w:name w:val="FollowedHyperlink"/>
    <w:basedOn w:val="Fuentedeprrafopredeter"/>
    <w:uiPriority w:val="99"/>
    <w:semiHidden/>
    <w:unhideWhenUsed/>
    <w:rsid w:val="007432EA"/>
    <w:rPr>
      <w:color w:val="800080" w:themeColor="followedHyperlink"/>
      <w:u w:val="single"/>
    </w:rPr>
  </w:style>
  <w:style w:type="paragraph" w:styleId="HTMLconformatoprevio">
    <w:name w:val="HTML Preformatted"/>
    <w:basedOn w:val="Normal"/>
    <w:link w:val="HTMLconformatoprevioCar"/>
    <w:uiPriority w:val="99"/>
    <w:semiHidden/>
    <w:unhideWhenUsed/>
    <w:rsid w:val="00432D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432D7A"/>
    <w:rPr>
      <w:rFonts w:ascii="Courier New" w:eastAsia="Times New Roman" w:hAnsi="Courier New" w:cs="Courier New"/>
      <w:sz w:val="20"/>
      <w:szCs w:val="20"/>
      <w:lang w:eastAsia="es-ES"/>
    </w:rPr>
  </w:style>
  <w:style w:type="character" w:customStyle="1" w:styleId="gnkrckgcmsb">
    <w:name w:val="gnkrckgcmsb"/>
    <w:basedOn w:val="Fuentedeprrafopredeter"/>
    <w:rsid w:val="00432D7A"/>
  </w:style>
  <w:style w:type="character" w:customStyle="1" w:styleId="gnkrckgcmrb">
    <w:name w:val="gnkrckgcmrb"/>
    <w:basedOn w:val="Fuentedeprrafopredeter"/>
    <w:rsid w:val="00432D7A"/>
  </w:style>
  <w:style w:type="character" w:customStyle="1" w:styleId="gnkrckgcgsb">
    <w:name w:val="gnkrckgcgsb"/>
    <w:basedOn w:val="Fuentedeprrafopredeter"/>
    <w:rsid w:val="00432D7A"/>
  </w:style>
  <w:style w:type="character" w:customStyle="1" w:styleId="Ttulo3Car">
    <w:name w:val="Título 3 Car"/>
    <w:basedOn w:val="Fuentedeprrafopredeter"/>
    <w:link w:val="Ttulo3"/>
    <w:uiPriority w:val="9"/>
    <w:rsid w:val="005D42E1"/>
    <w:rPr>
      <w:rFonts w:asciiTheme="majorHAnsi" w:eastAsiaTheme="majorEastAsia" w:hAnsiTheme="majorHAnsi" w:cstheme="majorBidi"/>
      <w:b/>
      <w:bCs/>
      <w:color w:val="4F81BD" w:themeColor="accent1"/>
      <w:lang w:val="en-US"/>
    </w:rPr>
  </w:style>
  <w:style w:type="character" w:customStyle="1" w:styleId="Ttulo1Car">
    <w:name w:val="Título 1 Car"/>
    <w:basedOn w:val="Fuentedeprrafopredeter"/>
    <w:link w:val="Ttulo1"/>
    <w:uiPriority w:val="9"/>
    <w:rsid w:val="005D42E1"/>
    <w:rPr>
      <w:rFonts w:asciiTheme="majorHAnsi" w:eastAsiaTheme="majorEastAsia" w:hAnsiTheme="majorHAnsi" w:cstheme="majorBidi"/>
      <w:b/>
      <w:bCs/>
      <w:color w:val="365F91" w:themeColor="accent1" w:themeShade="BF"/>
      <w:sz w:val="28"/>
      <w:szCs w:val="28"/>
      <w:lang w:val="en-US"/>
    </w:rPr>
  </w:style>
  <w:style w:type="character" w:customStyle="1" w:styleId="hit2">
    <w:name w:val="hit_2"/>
    <w:basedOn w:val="Fuentedeprrafopredeter"/>
    <w:rsid w:val="005A66DB"/>
  </w:style>
  <w:style w:type="paragraph" w:customStyle="1" w:styleId="Normal1">
    <w:name w:val="Normal1"/>
    <w:rsid w:val="00117405"/>
    <w:pPr>
      <w:pBdr>
        <w:top w:val="nil"/>
        <w:left w:val="nil"/>
        <w:bottom w:val="nil"/>
        <w:right w:val="nil"/>
        <w:between w:val="nil"/>
      </w:pBdr>
    </w:pPr>
    <w:rPr>
      <w:rFonts w:ascii="Calibri" w:eastAsia="MS Mincho" w:hAnsi="Calibri" w:cs="Calibri"/>
      <w:color w:val="000000"/>
      <w:lang w:val="en-GB" w:eastAsia="es-ES"/>
    </w:rPr>
  </w:style>
  <w:style w:type="character" w:customStyle="1" w:styleId="highlight">
    <w:name w:val="highlight"/>
    <w:basedOn w:val="Fuentedeprrafopredeter"/>
    <w:rsid w:val="00277A98"/>
  </w:style>
  <w:style w:type="paragraph" w:styleId="Bibliografa">
    <w:name w:val="Bibliography"/>
    <w:basedOn w:val="Normal"/>
    <w:next w:val="Normal"/>
    <w:uiPriority w:val="37"/>
    <w:unhideWhenUsed/>
    <w:rsid w:val="00E14127"/>
    <w:pPr>
      <w:tabs>
        <w:tab w:val="left" w:pos="504"/>
      </w:tabs>
      <w:spacing w:after="240"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84502089">
      <w:bodyDiv w:val="1"/>
      <w:marLeft w:val="0"/>
      <w:marRight w:val="0"/>
      <w:marTop w:val="0"/>
      <w:marBottom w:val="0"/>
      <w:divBdr>
        <w:top w:val="none" w:sz="0" w:space="0" w:color="auto"/>
        <w:left w:val="none" w:sz="0" w:space="0" w:color="auto"/>
        <w:bottom w:val="none" w:sz="0" w:space="0" w:color="auto"/>
        <w:right w:val="none" w:sz="0" w:space="0" w:color="auto"/>
      </w:divBdr>
    </w:div>
    <w:div w:id="250085498">
      <w:bodyDiv w:val="1"/>
      <w:marLeft w:val="0"/>
      <w:marRight w:val="0"/>
      <w:marTop w:val="0"/>
      <w:marBottom w:val="0"/>
      <w:divBdr>
        <w:top w:val="none" w:sz="0" w:space="0" w:color="auto"/>
        <w:left w:val="none" w:sz="0" w:space="0" w:color="auto"/>
        <w:bottom w:val="none" w:sz="0" w:space="0" w:color="auto"/>
        <w:right w:val="none" w:sz="0" w:space="0" w:color="auto"/>
      </w:divBdr>
    </w:div>
    <w:div w:id="386759240">
      <w:bodyDiv w:val="1"/>
      <w:marLeft w:val="0"/>
      <w:marRight w:val="0"/>
      <w:marTop w:val="0"/>
      <w:marBottom w:val="0"/>
      <w:divBdr>
        <w:top w:val="none" w:sz="0" w:space="0" w:color="auto"/>
        <w:left w:val="none" w:sz="0" w:space="0" w:color="auto"/>
        <w:bottom w:val="none" w:sz="0" w:space="0" w:color="auto"/>
        <w:right w:val="none" w:sz="0" w:space="0" w:color="auto"/>
      </w:divBdr>
    </w:div>
    <w:div w:id="450327095">
      <w:bodyDiv w:val="1"/>
      <w:marLeft w:val="0"/>
      <w:marRight w:val="0"/>
      <w:marTop w:val="0"/>
      <w:marBottom w:val="0"/>
      <w:divBdr>
        <w:top w:val="none" w:sz="0" w:space="0" w:color="auto"/>
        <w:left w:val="none" w:sz="0" w:space="0" w:color="auto"/>
        <w:bottom w:val="none" w:sz="0" w:space="0" w:color="auto"/>
        <w:right w:val="none" w:sz="0" w:space="0" w:color="auto"/>
      </w:divBdr>
    </w:div>
    <w:div w:id="637223805">
      <w:bodyDiv w:val="1"/>
      <w:marLeft w:val="0"/>
      <w:marRight w:val="0"/>
      <w:marTop w:val="0"/>
      <w:marBottom w:val="0"/>
      <w:divBdr>
        <w:top w:val="none" w:sz="0" w:space="0" w:color="auto"/>
        <w:left w:val="none" w:sz="0" w:space="0" w:color="auto"/>
        <w:bottom w:val="none" w:sz="0" w:space="0" w:color="auto"/>
        <w:right w:val="none" w:sz="0" w:space="0" w:color="auto"/>
      </w:divBdr>
    </w:div>
    <w:div w:id="856116858">
      <w:bodyDiv w:val="1"/>
      <w:marLeft w:val="0"/>
      <w:marRight w:val="0"/>
      <w:marTop w:val="0"/>
      <w:marBottom w:val="0"/>
      <w:divBdr>
        <w:top w:val="none" w:sz="0" w:space="0" w:color="auto"/>
        <w:left w:val="none" w:sz="0" w:space="0" w:color="auto"/>
        <w:bottom w:val="none" w:sz="0" w:space="0" w:color="auto"/>
        <w:right w:val="none" w:sz="0" w:space="0" w:color="auto"/>
      </w:divBdr>
    </w:div>
    <w:div w:id="1037195107">
      <w:bodyDiv w:val="1"/>
      <w:marLeft w:val="0"/>
      <w:marRight w:val="0"/>
      <w:marTop w:val="0"/>
      <w:marBottom w:val="0"/>
      <w:divBdr>
        <w:top w:val="none" w:sz="0" w:space="0" w:color="auto"/>
        <w:left w:val="none" w:sz="0" w:space="0" w:color="auto"/>
        <w:bottom w:val="none" w:sz="0" w:space="0" w:color="auto"/>
        <w:right w:val="none" w:sz="0" w:space="0" w:color="auto"/>
      </w:divBdr>
    </w:div>
    <w:div w:id="1220626884">
      <w:bodyDiv w:val="1"/>
      <w:marLeft w:val="0"/>
      <w:marRight w:val="0"/>
      <w:marTop w:val="0"/>
      <w:marBottom w:val="0"/>
      <w:divBdr>
        <w:top w:val="none" w:sz="0" w:space="0" w:color="auto"/>
        <w:left w:val="none" w:sz="0" w:space="0" w:color="auto"/>
        <w:bottom w:val="none" w:sz="0" w:space="0" w:color="auto"/>
        <w:right w:val="none" w:sz="0" w:space="0" w:color="auto"/>
      </w:divBdr>
      <w:divsChild>
        <w:div w:id="1330019201">
          <w:marLeft w:val="0"/>
          <w:marRight w:val="0"/>
          <w:marTop w:val="0"/>
          <w:marBottom w:val="0"/>
          <w:divBdr>
            <w:top w:val="none" w:sz="0" w:space="0" w:color="auto"/>
            <w:left w:val="none" w:sz="0" w:space="0" w:color="auto"/>
            <w:bottom w:val="none" w:sz="0" w:space="0" w:color="auto"/>
            <w:right w:val="none" w:sz="0" w:space="0" w:color="auto"/>
          </w:divBdr>
          <w:divsChild>
            <w:div w:id="1002583466">
              <w:marLeft w:val="0"/>
              <w:marRight w:val="0"/>
              <w:marTop w:val="0"/>
              <w:marBottom w:val="0"/>
              <w:divBdr>
                <w:top w:val="none" w:sz="0" w:space="0" w:color="auto"/>
                <w:left w:val="none" w:sz="0" w:space="0" w:color="auto"/>
                <w:bottom w:val="none" w:sz="0" w:space="0" w:color="auto"/>
                <w:right w:val="none" w:sz="0" w:space="0" w:color="auto"/>
              </w:divBdr>
              <w:divsChild>
                <w:div w:id="1977643006">
                  <w:marLeft w:val="0"/>
                  <w:marRight w:val="120"/>
                  <w:marTop w:val="0"/>
                  <w:marBottom w:val="0"/>
                  <w:divBdr>
                    <w:top w:val="none" w:sz="0" w:space="0" w:color="auto"/>
                    <w:left w:val="none" w:sz="0" w:space="0" w:color="auto"/>
                    <w:bottom w:val="none" w:sz="0" w:space="0" w:color="auto"/>
                    <w:right w:val="none" w:sz="0" w:space="0" w:color="auto"/>
                  </w:divBdr>
                  <w:divsChild>
                    <w:div w:id="1145856844">
                      <w:marLeft w:val="0"/>
                      <w:marRight w:val="120"/>
                      <w:marTop w:val="0"/>
                      <w:marBottom w:val="0"/>
                      <w:divBdr>
                        <w:top w:val="none" w:sz="0" w:space="0" w:color="auto"/>
                        <w:left w:val="none" w:sz="0" w:space="0" w:color="auto"/>
                        <w:bottom w:val="none" w:sz="0" w:space="0" w:color="auto"/>
                        <w:right w:val="none" w:sz="0" w:space="0" w:color="auto"/>
                      </w:divBdr>
                    </w:div>
                  </w:divsChild>
                </w:div>
                <w:div w:id="1905024640">
                  <w:marLeft w:val="0"/>
                  <w:marRight w:val="120"/>
                  <w:marTop w:val="0"/>
                  <w:marBottom w:val="0"/>
                  <w:divBdr>
                    <w:top w:val="none" w:sz="0" w:space="0" w:color="auto"/>
                    <w:left w:val="none" w:sz="0" w:space="0" w:color="auto"/>
                    <w:bottom w:val="none" w:sz="0" w:space="0" w:color="auto"/>
                    <w:right w:val="none" w:sz="0" w:space="0" w:color="auto"/>
                  </w:divBdr>
                  <w:divsChild>
                    <w:div w:id="495192494">
                      <w:marLeft w:val="0"/>
                      <w:marRight w:val="120"/>
                      <w:marTop w:val="0"/>
                      <w:marBottom w:val="0"/>
                      <w:divBdr>
                        <w:top w:val="none" w:sz="0" w:space="0" w:color="auto"/>
                        <w:left w:val="none" w:sz="0" w:space="0" w:color="auto"/>
                        <w:bottom w:val="none" w:sz="0" w:space="0" w:color="auto"/>
                        <w:right w:val="none" w:sz="0" w:space="0" w:color="auto"/>
                      </w:divBdr>
                    </w:div>
                  </w:divsChild>
                </w:div>
                <w:div w:id="1105660270">
                  <w:marLeft w:val="0"/>
                  <w:marRight w:val="120"/>
                  <w:marTop w:val="0"/>
                  <w:marBottom w:val="0"/>
                  <w:divBdr>
                    <w:top w:val="none" w:sz="0" w:space="0" w:color="auto"/>
                    <w:left w:val="none" w:sz="0" w:space="0" w:color="auto"/>
                    <w:bottom w:val="none" w:sz="0" w:space="0" w:color="auto"/>
                    <w:right w:val="none" w:sz="0" w:space="0" w:color="auto"/>
                  </w:divBdr>
                  <w:divsChild>
                    <w:div w:id="57870111">
                      <w:marLeft w:val="0"/>
                      <w:marRight w:val="120"/>
                      <w:marTop w:val="0"/>
                      <w:marBottom w:val="0"/>
                      <w:divBdr>
                        <w:top w:val="none" w:sz="0" w:space="0" w:color="auto"/>
                        <w:left w:val="none" w:sz="0" w:space="0" w:color="auto"/>
                        <w:bottom w:val="none" w:sz="0" w:space="0" w:color="auto"/>
                        <w:right w:val="none" w:sz="0" w:space="0" w:color="auto"/>
                      </w:divBdr>
                    </w:div>
                  </w:divsChild>
                </w:div>
                <w:div w:id="269820168">
                  <w:marLeft w:val="0"/>
                  <w:marRight w:val="120"/>
                  <w:marTop w:val="0"/>
                  <w:marBottom w:val="0"/>
                  <w:divBdr>
                    <w:top w:val="none" w:sz="0" w:space="0" w:color="auto"/>
                    <w:left w:val="none" w:sz="0" w:space="0" w:color="auto"/>
                    <w:bottom w:val="none" w:sz="0" w:space="0" w:color="auto"/>
                    <w:right w:val="none" w:sz="0" w:space="0" w:color="auto"/>
                  </w:divBdr>
                  <w:divsChild>
                    <w:div w:id="1202788371">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645666293">
          <w:marLeft w:val="0"/>
          <w:marRight w:val="0"/>
          <w:marTop w:val="0"/>
          <w:marBottom w:val="0"/>
          <w:divBdr>
            <w:top w:val="none" w:sz="0" w:space="0" w:color="auto"/>
            <w:left w:val="none" w:sz="0" w:space="0" w:color="auto"/>
            <w:bottom w:val="none" w:sz="0" w:space="0" w:color="auto"/>
            <w:right w:val="none" w:sz="0" w:space="0" w:color="auto"/>
          </w:divBdr>
          <w:divsChild>
            <w:div w:id="706831855">
              <w:marLeft w:val="0"/>
              <w:marRight w:val="0"/>
              <w:marTop w:val="0"/>
              <w:marBottom w:val="0"/>
              <w:divBdr>
                <w:top w:val="none" w:sz="0" w:space="0" w:color="auto"/>
                <w:left w:val="none" w:sz="0" w:space="0" w:color="auto"/>
                <w:bottom w:val="none" w:sz="0" w:space="0" w:color="auto"/>
                <w:right w:val="none" w:sz="0" w:space="0" w:color="auto"/>
              </w:divBdr>
            </w:div>
          </w:divsChild>
        </w:div>
        <w:div w:id="649215671">
          <w:marLeft w:val="0"/>
          <w:marRight w:val="0"/>
          <w:marTop w:val="0"/>
          <w:marBottom w:val="0"/>
          <w:divBdr>
            <w:top w:val="none" w:sz="0" w:space="0" w:color="auto"/>
            <w:left w:val="none" w:sz="0" w:space="0" w:color="auto"/>
            <w:bottom w:val="none" w:sz="0" w:space="0" w:color="auto"/>
            <w:right w:val="none" w:sz="0" w:space="0" w:color="auto"/>
          </w:divBdr>
          <w:divsChild>
            <w:div w:id="1747453680">
              <w:marLeft w:val="0"/>
              <w:marRight w:val="0"/>
              <w:marTop w:val="0"/>
              <w:marBottom w:val="0"/>
              <w:divBdr>
                <w:top w:val="none" w:sz="0" w:space="0" w:color="auto"/>
                <w:left w:val="none" w:sz="0" w:space="0" w:color="auto"/>
                <w:bottom w:val="none" w:sz="0" w:space="0" w:color="auto"/>
                <w:right w:val="none" w:sz="0" w:space="0" w:color="auto"/>
              </w:divBdr>
            </w:div>
          </w:divsChild>
        </w:div>
        <w:div w:id="1183201962">
          <w:marLeft w:val="0"/>
          <w:marRight w:val="0"/>
          <w:marTop w:val="0"/>
          <w:marBottom w:val="0"/>
          <w:divBdr>
            <w:top w:val="none" w:sz="0" w:space="0" w:color="auto"/>
            <w:left w:val="none" w:sz="0" w:space="0" w:color="auto"/>
            <w:bottom w:val="none" w:sz="0" w:space="0" w:color="auto"/>
            <w:right w:val="none" w:sz="0" w:space="0" w:color="auto"/>
          </w:divBdr>
          <w:divsChild>
            <w:div w:id="18900277">
              <w:marLeft w:val="0"/>
              <w:marRight w:val="0"/>
              <w:marTop w:val="0"/>
              <w:marBottom w:val="0"/>
              <w:divBdr>
                <w:top w:val="none" w:sz="0" w:space="0" w:color="auto"/>
                <w:left w:val="none" w:sz="0" w:space="0" w:color="auto"/>
                <w:bottom w:val="none" w:sz="0" w:space="0" w:color="auto"/>
                <w:right w:val="none" w:sz="0" w:space="0" w:color="auto"/>
              </w:divBdr>
            </w:div>
          </w:divsChild>
        </w:div>
        <w:div w:id="1657755717">
          <w:marLeft w:val="0"/>
          <w:marRight w:val="0"/>
          <w:marTop w:val="0"/>
          <w:marBottom w:val="0"/>
          <w:divBdr>
            <w:top w:val="none" w:sz="0" w:space="0" w:color="auto"/>
            <w:left w:val="none" w:sz="0" w:space="0" w:color="auto"/>
            <w:bottom w:val="none" w:sz="0" w:space="0" w:color="auto"/>
            <w:right w:val="none" w:sz="0" w:space="0" w:color="auto"/>
          </w:divBdr>
          <w:divsChild>
            <w:div w:id="735979385">
              <w:marLeft w:val="0"/>
              <w:marRight w:val="0"/>
              <w:marTop w:val="0"/>
              <w:marBottom w:val="0"/>
              <w:divBdr>
                <w:top w:val="none" w:sz="0" w:space="0" w:color="auto"/>
                <w:left w:val="none" w:sz="0" w:space="0" w:color="auto"/>
                <w:bottom w:val="none" w:sz="0" w:space="0" w:color="auto"/>
                <w:right w:val="none" w:sz="0" w:space="0" w:color="auto"/>
              </w:divBdr>
            </w:div>
          </w:divsChild>
        </w:div>
        <w:div w:id="2141924011">
          <w:marLeft w:val="0"/>
          <w:marRight w:val="0"/>
          <w:marTop w:val="0"/>
          <w:marBottom w:val="0"/>
          <w:divBdr>
            <w:top w:val="none" w:sz="0" w:space="0" w:color="auto"/>
            <w:left w:val="none" w:sz="0" w:space="0" w:color="auto"/>
            <w:bottom w:val="none" w:sz="0" w:space="0" w:color="auto"/>
            <w:right w:val="none" w:sz="0" w:space="0" w:color="auto"/>
          </w:divBdr>
        </w:div>
        <w:div w:id="288584690">
          <w:marLeft w:val="0"/>
          <w:marRight w:val="0"/>
          <w:marTop w:val="0"/>
          <w:marBottom w:val="0"/>
          <w:divBdr>
            <w:top w:val="none" w:sz="0" w:space="0" w:color="auto"/>
            <w:left w:val="none" w:sz="0" w:space="0" w:color="auto"/>
            <w:bottom w:val="none" w:sz="0" w:space="0" w:color="auto"/>
            <w:right w:val="none" w:sz="0" w:space="0" w:color="auto"/>
          </w:divBdr>
          <w:divsChild>
            <w:div w:id="1845824136">
              <w:marLeft w:val="0"/>
              <w:marRight w:val="0"/>
              <w:marTop w:val="0"/>
              <w:marBottom w:val="0"/>
              <w:divBdr>
                <w:top w:val="none" w:sz="0" w:space="0" w:color="auto"/>
                <w:left w:val="none" w:sz="0" w:space="0" w:color="auto"/>
                <w:bottom w:val="none" w:sz="0" w:space="0" w:color="auto"/>
                <w:right w:val="none" w:sz="0" w:space="0" w:color="auto"/>
              </w:divBdr>
            </w:div>
          </w:divsChild>
        </w:div>
        <w:div w:id="1496409631">
          <w:marLeft w:val="0"/>
          <w:marRight w:val="0"/>
          <w:marTop w:val="0"/>
          <w:marBottom w:val="0"/>
          <w:divBdr>
            <w:top w:val="none" w:sz="0" w:space="0" w:color="auto"/>
            <w:left w:val="none" w:sz="0" w:space="0" w:color="auto"/>
            <w:bottom w:val="none" w:sz="0" w:space="0" w:color="auto"/>
            <w:right w:val="none" w:sz="0" w:space="0" w:color="auto"/>
          </w:divBdr>
          <w:divsChild>
            <w:div w:id="836111380">
              <w:marLeft w:val="0"/>
              <w:marRight w:val="0"/>
              <w:marTop w:val="0"/>
              <w:marBottom w:val="0"/>
              <w:divBdr>
                <w:top w:val="none" w:sz="0" w:space="0" w:color="auto"/>
                <w:left w:val="none" w:sz="0" w:space="0" w:color="auto"/>
                <w:bottom w:val="none" w:sz="0" w:space="0" w:color="auto"/>
                <w:right w:val="none" w:sz="0" w:space="0" w:color="auto"/>
              </w:divBdr>
            </w:div>
          </w:divsChild>
        </w:div>
        <w:div w:id="1367373134">
          <w:marLeft w:val="0"/>
          <w:marRight w:val="0"/>
          <w:marTop w:val="0"/>
          <w:marBottom w:val="0"/>
          <w:divBdr>
            <w:top w:val="none" w:sz="0" w:space="0" w:color="auto"/>
            <w:left w:val="none" w:sz="0" w:space="0" w:color="auto"/>
            <w:bottom w:val="none" w:sz="0" w:space="0" w:color="auto"/>
            <w:right w:val="none" w:sz="0" w:space="0" w:color="auto"/>
          </w:divBdr>
          <w:divsChild>
            <w:div w:id="1408461446">
              <w:marLeft w:val="0"/>
              <w:marRight w:val="0"/>
              <w:marTop w:val="0"/>
              <w:marBottom w:val="0"/>
              <w:divBdr>
                <w:top w:val="none" w:sz="0" w:space="0" w:color="auto"/>
                <w:left w:val="none" w:sz="0" w:space="0" w:color="auto"/>
                <w:bottom w:val="none" w:sz="0" w:space="0" w:color="auto"/>
                <w:right w:val="none" w:sz="0" w:space="0" w:color="auto"/>
              </w:divBdr>
            </w:div>
          </w:divsChild>
        </w:div>
        <w:div w:id="1851525647">
          <w:marLeft w:val="0"/>
          <w:marRight w:val="0"/>
          <w:marTop w:val="0"/>
          <w:marBottom w:val="0"/>
          <w:divBdr>
            <w:top w:val="none" w:sz="0" w:space="0" w:color="auto"/>
            <w:left w:val="none" w:sz="0" w:space="0" w:color="auto"/>
            <w:bottom w:val="none" w:sz="0" w:space="0" w:color="auto"/>
            <w:right w:val="none" w:sz="0" w:space="0" w:color="auto"/>
          </w:divBdr>
          <w:divsChild>
            <w:div w:id="1696342068">
              <w:marLeft w:val="0"/>
              <w:marRight w:val="0"/>
              <w:marTop w:val="0"/>
              <w:marBottom w:val="0"/>
              <w:divBdr>
                <w:top w:val="none" w:sz="0" w:space="0" w:color="auto"/>
                <w:left w:val="none" w:sz="0" w:space="0" w:color="auto"/>
                <w:bottom w:val="none" w:sz="0" w:space="0" w:color="auto"/>
                <w:right w:val="none" w:sz="0" w:space="0" w:color="auto"/>
              </w:divBdr>
            </w:div>
          </w:divsChild>
        </w:div>
        <w:div w:id="2044090317">
          <w:marLeft w:val="0"/>
          <w:marRight w:val="0"/>
          <w:marTop w:val="0"/>
          <w:marBottom w:val="0"/>
          <w:divBdr>
            <w:top w:val="none" w:sz="0" w:space="0" w:color="auto"/>
            <w:left w:val="none" w:sz="0" w:space="0" w:color="auto"/>
            <w:bottom w:val="none" w:sz="0" w:space="0" w:color="auto"/>
            <w:right w:val="none" w:sz="0" w:space="0" w:color="auto"/>
          </w:divBdr>
        </w:div>
        <w:div w:id="1452016926">
          <w:marLeft w:val="0"/>
          <w:marRight w:val="0"/>
          <w:marTop w:val="0"/>
          <w:marBottom w:val="0"/>
          <w:divBdr>
            <w:top w:val="none" w:sz="0" w:space="0" w:color="auto"/>
            <w:left w:val="none" w:sz="0" w:space="0" w:color="auto"/>
            <w:bottom w:val="none" w:sz="0" w:space="0" w:color="auto"/>
            <w:right w:val="none" w:sz="0" w:space="0" w:color="auto"/>
          </w:divBdr>
          <w:divsChild>
            <w:div w:id="68314211">
              <w:marLeft w:val="0"/>
              <w:marRight w:val="0"/>
              <w:marTop w:val="0"/>
              <w:marBottom w:val="0"/>
              <w:divBdr>
                <w:top w:val="none" w:sz="0" w:space="0" w:color="auto"/>
                <w:left w:val="none" w:sz="0" w:space="0" w:color="auto"/>
                <w:bottom w:val="none" w:sz="0" w:space="0" w:color="auto"/>
                <w:right w:val="none" w:sz="0" w:space="0" w:color="auto"/>
              </w:divBdr>
            </w:div>
          </w:divsChild>
        </w:div>
        <w:div w:id="1132554092">
          <w:marLeft w:val="0"/>
          <w:marRight w:val="0"/>
          <w:marTop w:val="0"/>
          <w:marBottom w:val="0"/>
          <w:divBdr>
            <w:top w:val="none" w:sz="0" w:space="0" w:color="auto"/>
            <w:left w:val="none" w:sz="0" w:space="0" w:color="auto"/>
            <w:bottom w:val="none" w:sz="0" w:space="0" w:color="auto"/>
            <w:right w:val="none" w:sz="0" w:space="0" w:color="auto"/>
          </w:divBdr>
          <w:divsChild>
            <w:div w:id="1718384657">
              <w:marLeft w:val="0"/>
              <w:marRight w:val="0"/>
              <w:marTop w:val="0"/>
              <w:marBottom w:val="0"/>
              <w:divBdr>
                <w:top w:val="none" w:sz="0" w:space="0" w:color="auto"/>
                <w:left w:val="none" w:sz="0" w:space="0" w:color="auto"/>
                <w:bottom w:val="none" w:sz="0" w:space="0" w:color="auto"/>
                <w:right w:val="none" w:sz="0" w:space="0" w:color="auto"/>
              </w:divBdr>
            </w:div>
          </w:divsChild>
        </w:div>
        <w:div w:id="408239214">
          <w:marLeft w:val="0"/>
          <w:marRight w:val="0"/>
          <w:marTop w:val="0"/>
          <w:marBottom w:val="0"/>
          <w:divBdr>
            <w:top w:val="none" w:sz="0" w:space="0" w:color="auto"/>
            <w:left w:val="none" w:sz="0" w:space="0" w:color="auto"/>
            <w:bottom w:val="none" w:sz="0" w:space="0" w:color="auto"/>
            <w:right w:val="none" w:sz="0" w:space="0" w:color="auto"/>
          </w:divBdr>
          <w:divsChild>
            <w:div w:id="1174340702">
              <w:marLeft w:val="0"/>
              <w:marRight w:val="0"/>
              <w:marTop w:val="0"/>
              <w:marBottom w:val="0"/>
              <w:divBdr>
                <w:top w:val="none" w:sz="0" w:space="0" w:color="auto"/>
                <w:left w:val="none" w:sz="0" w:space="0" w:color="auto"/>
                <w:bottom w:val="none" w:sz="0" w:space="0" w:color="auto"/>
                <w:right w:val="none" w:sz="0" w:space="0" w:color="auto"/>
              </w:divBdr>
            </w:div>
          </w:divsChild>
        </w:div>
        <w:div w:id="408190391">
          <w:marLeft w:val="0"/>
          <w:marRight w:val="0"/>
          <w:marTop w:val="0"/>
          <w:marBottom w:val="0"/>
          <w:divBdr>
            <w:top w:val="none" w:sz="0" w:space="0" w:color="auto"/>
            <w:left w:val="none" w:sz="0" w:space="0" w:color="auto"/>
            <w:bottom w:val="none" w:sz="0" w:space="0" w:color="auto"/>
            <w:right w:val="none" w:sz="0" w:space="0" w:color="auto"/>
          </w:divBdr>
          <w:divsChild>
            <w:div w:id="1766876424">
              <w:marLeft w:val="0"/>
              <w:marRight w:val="0"/>
              <w:marTop w:val="0"/>
              <w:marBottom w:val="0"/>
              <w:divBdr>
                <w:top w:val="none" w:sz="0" w:space="0" w:color="auto"/>
                <w:left w:val="none" w:sz="0" w:space="0" w:color="auto"/>
                <w:bottom w:val="none" w:sz="0" w:space="0" w:color="auto"/>
                <w:right w:val="none" w:sz="0" w:space="0" w:color="auto"/>
              </w:divBdr>
            </w:div>
          </w:divsChild>
        </w:div>
        <w:div w:id="1882596256">
          <w:marLeft w:val="0"/>
          <w:marRight w:val="0"/>
          <w:marTop w:val="0"/>
          <w:marBottom w:val="0"/>
          <w:divBdr>
            <w:top w:val="none" w:sz="0" w:space="0" w:color="auto"/>
            <w:left w:val="none" w:sz="0" w:space="0" w:color="auto"/>
            <w:bottom w:val="none" w:sz="0" w:space="0" w:color="auto"/>
            <w:right w:val="none" w:sz="0" w:space="0" w:color="auto"/>
          </w:divBdr>
        </w:div>
        <w:div w:id="2141653775">
          <w:marLeft w:val="0"/>
          <w:marRight w:val="0"/>
          <w:marTop w:val="0"/>
          <w:marBottom w:val="0"/>
          <w:divBdr>
            <w:top w:val="none" w:sz="0" w:space="0" w:color="auto"/>
            <w:left w:val="none" w:sz="0" w:space="0" w:color="auto"/>
            <w:bottom w:val="none" w:sz="0" w:space="0" w:color="auto"/>
            <w:right w:val="none" w:sz="0" w:space="0" w:color="auto"/>
          </w:divBdr>
          <w:divsChild>
            <w:div w:id="1018626768">
              <w:marLeft w:val="0"/>
              <w:marRight w:val="0"/>
              <w:marTop w:val="0"/>
              <w:marBottom w:val="0"/>
              <w:divBdr>
                <w:top w:val="none" w:sz="0" w:space="0" w:color="auto"/>
                <w:left w:val="none" w:sz="0" w:space="0" w:color="auto"/>
                <w:bottom w:val="none" w:sz="0" w:space="0" w:color="auto"/>
                <w:right w:val="none" w:sz="0" w:space="0" w:color="auto"/>
              </w:divBdr>
            </w:div>
          </w:divsChild>
        </w:div>
        <w:div w:id="43214085">
          <w:marLeft w:val="0"/>
          <w:marRight w:val="0"/>
          <w:marTop w:val="0"/>
          <w:marBottom w:val="0"/>
          <w:divBdr>
            <w:top w:val="none" w:sz="0" w:space="0" w:color="auto"/>
            <w:left w:val="none" w:sz="0" w:space="0" w:color="auto"/>
            <w:bottom w:val="none" w:sz="0" w:space="0" w:color="auto"/>
            <w:right w:val="none" w:sz="0" w:space="0" w:color="auto"/>
          </w:divBdr>
          <w:divsChild>
            <w:div w:id="1368337701">
              <w:marLeft w:val="0"/>
              <w:marRight w:val="0"/>
              <w:marTop w:val="0"/>
              <w:marBottom w:val="0"/>
              <w:divBdr>
                <w:top w:val="none" w:sz="0" w:space="0" w:color="auto"/>
                <w:left w:val="none" w:sz="0" w:space="0" w:color="auto"/>
                <w:bottom w:val="none" w:sz="0" w:space="0" w:color="auto"/>
                <w:right w:val="none" w:sz="0" w:space="0" w:color="auto"/>
              </w:divBdr>
            </w:div>
          </w:divsChild>
        </w:div>
        <w:div w:id="1807963589">
          <w:marLeft w:val="0"/>
          <w:marRight w:val="0"/>
          <w:marTop w:val="0"/>
          <w:marBottom w:val="0"/>
          <w:divBdr>
            <w:top w:val="none" w:sz="0" w:space="0" w:color="auto"/>
            <w:left w:val="none" w:sz="0" w:space="0" w:color="auto"/>
            <w:bottom w:val="none" w:sz="0" w:space="0" w:color="auto"/>
            <w:right w:val="none" w:sz="0" w:space="0" w:color="auto"/>
          </w:divBdr>
          <w:divsChild>
            <w:div w:id="306667403">
              <w:marLeft w:val="0"/>
              <w:marRight w:val="0"/>
              <w:marTop w:val="0"/>
              <w:marBottom w:val="0"/>
              <w:divBdr>
                <w:top w:val="none" w:sz="0" w:space="0" w:color="auto"/>
                <w:left w:val="none" w:sz="0" w:space="0" w:color="auto"/>
                <w:bottom w:val="none" w:sz="0" w:space="0" w:color="auto"/>
                <w:right w:val="none" w:sz="0" w:space="0" w:color="auto"/>
              </w:divBdr>
            </w:div>
          </w:divsChild>
        </w:div>
        <w:div w:id="972948432">
          <w:marLeft w:val="0"/>
          <w:marRight w:val="0"/>
          <w:marTop w:val="0"/>
          <w:marBottom w:val="0"/>
          <w:divBdr>
            <w:top w:val="none" w:sz="0" w:space="0" w:color="auto"/>
            <w:left w:val="none" w:sz="0" w:space="0" w:color="auto"/>
            <w:bottom w:val="none" w:sz="0" w:space="0" w:color="auto"/>
            <w:right w:val="none" w:sz="0" w:space="0" w:color="auto"/>
          </w:divBdr>
          <w:divsChild>
            <w:div w:id="331183791">
              <w:marLeft w:val="0"/>
              <w:marRight w:val="0"/>
              <w:marTop w:val="0"/>
              <w:marBottom w:val="0"/>
              <w:divBdr>
                <w:top w:val="none" w:sz="0" w:space="0" w:color="auto"/>
                <w:left w:val="none" w:sz="0" w:space="0" w:color="auto"/>
                <w:bottom w:val="none" w:sz="0" w:space="0" w:color="auto"/>
                <w:right w:val="none" w:sz="0" w:space="0" w:color="auto"/>
              </w:divBdr>
            </w:div>
          </w:divsChild>
        </w:div>
        <w:div w:id="1274092952">
          <w:marLeft w:val="0"/>
          <w:marRight w:val="0"/>
          <w:marTop w:val="0"/>
          <w:marBottom w:val="0"/>
          <w:divBdr>
            <w:top w:val="none" w:sz="0" w:space="0" w:color="auto"/>
            <w:left w:val="none" w:sz="0" w:space="0" w:color="auto"/>
            <w:bottom w:val="none" w:sz="0" w:space="0" w:color="auto"/>
            <w:right w:val="none" w:sz="0" w:space="0" w:color="auto"/>
          </w:divBdr>
        </w:div>
        <w:div w:id="1525552373">
          <w:marLeft w:val="0"/>
          <w:marRight w:val="0"/>
          <w:marTop w:val="0"/>
          <w:marBottom w:val="0"/>
          <w:divBdr>
            <w:top w:val="none" w:sz="0" w:space="0" w:color="auto"/>
            <w:left w:val="none" w:sz="0" w:space="0" w:color="auto"/>
            <w:bottom w:val="none" w:sz="0" w:space="0" w:color="auto"/>
            <w:right w:val="none" w:sz="0" w:space="0" w:color="auto"/>
          </w:divBdr>
          <w:divsChild>
            <w:div w:id="1916354677">
              <w:marLeft w:val="0"/>
              <w:marRight w:val="0"/>
              <w:marTop w:val="0"/>
              <w:marBottom w:val="0"/>
              <w:divBdr>
                <w:top w:val="none" w:sz="0" w:space="0" w:color="auto"/>
                <w:left w:val="none" w:sz="0" w:space="0" w:color="auto"/>
                <w:bottom w:val="none" w:sz="0" w:space="0" w:color="auto"/>
                <w:right w:val="none" w:sz="0" w:space="0" w:color="auto"/>
              </w:divBdr>
            </w:div>
          </w:divsChild>
        </w:div>
        <w:div w:id="1477336566">
          <w:marLeft w:val="0"/>
          <w:marRight w:val="0"/>
          <w:marTop w:val="0"/>
          <w:marBottom w:val="0"/>
          <w:divBdr>
            <w:top w:val="none" w:sz="0" w:space="0" w:color="auto"/>
            <w:left w:val="none" w:sz="0" w:space="0" w:color="auto"/>
            <w:bottom w:val="none" w:sz="0" w:space="0" w:color="auto"/>
            <w:right w:val="none" w:sz="0" w:space="0" w:color="auto"/>
          </w:divBdr>
          <w:divsChild>
            <w:div w:id="71244847">
              <w:marLeft w:val="0"/>
              <w:marRight w:val="0"/>
              <w:marTop w:val="0"/>
              <w:marBottom w:val="0"/>
              <w:divBdr>
                <w:top w:val="none" w:sz="0" w:space="0" w:color="auto"/>
                <w:left w:val="none" w:sz="0" w:space="0" w:color="auto"/>
                <w:bottom w:val="none" w:sz="0" w:space="0" w:color="auto"/>
                <w:right w:val="none" w:sz="0" w:space="0" w:color="auto"/>
              </w:divBdr>
            </w:div>
          </w:divsChild>
        </w:div>
        <w:div w:id="1254391495">
          <w:marLeft w:val="0"/>
          <w:marRight w:val="0"/>
          <w:marTop w:val="0"/>
          <w:marBottom w:val="0"/>
          <w:divBdr>
            <w:top w:val="none" w:sz="0" w:space="0" w:color="auto"/>
            <w:left w:val="none" w:sz="0" w:space="0" w:color="auto"/>
            <w:bottom w:val="none" w:sz="0" w:space="0" w:color="auto"/>
            <w:right w:val="none" w:sz="0" w:space="0" w:color="auto"/>
          </w:divBdr>
          <w:divsChild>
            <w:div w:id="1136334641">
              <w:marLeft w:val="0"/>
              <w:marRight w:val="0"/>
              <w:marTop w:val="0"/>
              <w:marBottom w:val="0"/>
              <w:divBdr>
                <w:top w:val="none" w:sz="0" w:space="0" w:color="auto"/>
                <w:left w:val="none" w:sz="0" w:space="0" w:color="auto"/>
                <w:bottom w:val="none" w:sz="0" w:space="0" w:color="auto"/>
                <w:right w:val="none" w:sz="0" w:space="0" w:color="auto"/>
              </w:divBdr>
            </w:div>
          </w:divsChild>
        </w:div>
        <w:div w:id="733552972">
          <w:marLeft w:val="0"/>
          <w:marRight w:val="0"/>
          <w:marTop w:val="0"/>
          <w:marBottom w:val="0"/>
          <w:divBdr>
            <w:top w:val="none" w:sz="0" w:space="0" w:color="auto"/>
            <w:left w:val="none" w:sz="0" w:space="0" w:color="auto"/>
            <w:bottom w:val="none" w:sz="0" w:space="0" w:color="auto"/>
            <w:right w:val="none" w:sz="0" w:space="0" w:color="auto"/>
          </w:divBdr>
          <w:divsChild>
            <w:div w:id="1405755796">
              <w:marLeft w:val="0"/>
              <w:marRight w:val="0"/>
              <w:marTop w:val="0"/>
              <w:marBottom w:val="0"/>
              <w:divBdr>
                <w:top w:val="none" w:sz="0" w:space="0" w:color="auto"/>
                <w:left w:val="none" w:sz="0" w:space="0" w:color="auto"/>
                <w:bottom w:val="none" w:sz="0" w:space="0" w:color="auto"/>
                <w:right w:val="none" w:sz="0" w:space="0" w:color="auto"/>
              </w:divBdr>
            </w:div>
          </w:divsChild>
        </w:div>
        <w:div w:id="1633946761">
          <w:marLeft w:val="0"/>
          <w:marRight w:val="0"/>
          <w:marTop w:val="0"/>
          <w:marBottom w:val="0"/>
          <w:divBdr>
            <w:top w:val="none" w:sz="0" w:space="0" w:color="auto"/>
            <w:left w:val="none" w:sz="0" w:space="0" w:color="auto"/>
            <w:bottom w:val="none" w:sz="0" w:space="0" w:color="auto"/>
            <w:right w:val="none" w:sz="0" w:space="0" w:color="auto"/>
          </w:divBdr>
        </w:div>
        <w:div w:id="1300184548">
          <w:marLeft w:val="0"/>
          <w:marRight w:val="0"/>
          <w:marTop w:val="0"/>
          <w:marBottom w:val="0"/>
          <w:divBdr>
            <w:top w:val="none" w:sz="0" w:space="0" w:color="auto"/>
            <w:left w:val="none" w:sz="0" w:space="0" w:color="auto"/>
            <w:bottom w:val="none" w:sz="0" w:space="0" w:color="auto"/>
            <w:right w:val="none" w:sz="0" w:space="0" w:color="auto"/>
          </w:divBdr>
          <w:divsChild>
            <w:div w:id="1664234635">
              <w:marLeft w:val="0"/>
              <w:marRight w:val="0"/>
              <w:marTop w:val="0"/>
              <w:marBottom w:val="0"/>
              <w:divBdr>
                <w:top w:val="none" w:sz="0" w:space="0" w:color="auto"/>
                <w:left w:val="none" w:sz="0" w:space="0" w:color="auto"/>
                <w:bottom w:val="none" w:sz="0" w:space="0" w:color="auto"/>
                <w:right w:val="none" w:sz="0" w:space="0" w:color="auto"/>
              </w:divBdr>
            </w:div>
          </w:divsChild>
        </w:div>
        <w:div w:id="339159068">
          <w:marLeft w:val="0"/>
          <w:marRight w:val="0"/>
          <w:marTop w:val="0"/>
          <w:marBottom w:val="0"/>
          <w:divBdr>
            <w:top w:val="none" w:sz="0" w:space="0" w:color="auto"/>
            <w:left w:val="none" w:sz="0" w:space="0" w:color="auto"/>
            <w:bottom w:val="none" w:sz="0" w:space="0" w:color="auto"/>
            <w:right w:val="none" w:sz="0" w:space="0" w:color="auto"/>
          </w:divBdr>
          <w:divsChild>
            <w:div w:id="1884825470">
              <w:marLeft w:val="0"/>
              <w:marRight w:val="0"/>
              <w:marTop w:val="0"/>
              <w:marBottom w:val="0"/>
              <w:divBdr>
                <w:top w:val="none" w:sz="0" w:space="0" w:color="auto"/>
                <w:left w:val="none" w:sz="0" w:space="0" w:color="auto"/>
                <w:bottom w:val="none" w:sz="0" w:space="0" w:color="auto"/>
                <w:right w:val="none" w:sz="0" w:space="0" w:color="auto"/>
              </w:divBdr>
            </w:div>
          </w:divsChild>
        </w:div>
        <w:div w:id="331183009">
          <w:marLeft w:val="0"/>
          <w:marRight w:val="0"/>
          <w:marTop w:val="0"/>
          <w:marBottom w:val="0"/>
          <w:divBdr>
            <w:top w:val="none" w:sz="0" w:space="0" w:color="auto"/>
            <w:left w:val="none" w:sz="0" w:space="0" w:color="auto"/>
            <w:bottom w:val="none" w:sz="0" w:space="0" w:color="auto"/>
            <w:right w:val="none" w:sz="0" w:space="0" w:color="auto"/>
          </w:divBdr>
          <w:divsChild>
            <w:div w:id="1018508189">
              <w:marLeft w:val="0"/>
              <w:marRight w:val="0"/>
              <w:marTop w:val="0"/>
              <w:marBottom w:val="0"/>
              <w:divBdr>
                <w:top w:val="none" w:sz="0" w:space="0" w:color="auto"/>
                <w:left w:val="none" w:sz="0" w:space="0" w:color="auto"/>
                <w:bottom w:val="none" w:sz="0" w:space="0" w:color="auto"/>
                <w:right w:val="none" w:sz="0" w:space="0" w:color="auto"/>
              </w:divBdr>
            </w:div>
          </w:divsChild>
        </w:div>
        <w:div w:id="1482309478">
          <w:marLeft w:val="0"/>
          <w:marRight w:val="0"/>
          <w:marTop w:val="0"/>
          <w:marBottom w:val="0"/>
          <w:divBdr>
            <w:top w:val="none" w:sz="0" w:space="0" w:color="auto"/>
            <w:left w:val="none" w:sz="0" w:space="0" w:color="auto"/>
            <w:bottom w:val="none" w:sz="0" w:space="0" w:color="auto"/>
            <w:right w:val="none" w:sz="0" w:space="0" w:color="auto"/>
          </w:divBdr>
          <w:divsChild>
            <w:div w:id="65954592">
              <w:marLeft w:val="0"/>
              <w:marRight w:val="0"/>
              <w:marTop w:val="0"/>
              <w:marBottom w:val="0"/>
              <w:divBdr>
                <w:top w:val="none" w:sz="0" w:space="0" w:color="auto"/>
                <w:left w:val="none" w:sz="0" w:space="0" w:color="auto"/>
                <w:bottom w:val="none" w:sz="0" w:space="0" w:color="auto"/>
                <w:right w:val="none" w:sz="0" w:space="0" w:color="auto"/>
              </w:divBdr>
            </w:div>
          </w:divsChild>
        </w:div>
        <w:div w:id="1273708693">
          <w:marLeft w:val="0"/>
          <w:marRight w:val="0"/>
          <w:marTop w:val="0"/>
          <w:marBottom w:val="0"/>
          <w:divBdr>
            <w:top w:val="none" w:sz="0" w:space="0" w:color="auto"/>
            <w:left w:val="none" w:sz="0" w:space="0" w:color="auto"/>
            <w:bottom w:val="none" w:sz="0" w:space="0" w:color="auto"/>
            <w:right w:val="none" w:sz="0" w:space="0" w:color="auto"/>
          </w:divBdr>
        </w:div>
        <w:div w:id="354188926">
          <w:marLeft w:val="0"/>
          <w:marRight w:val="0"/>
          <w:marTop w:val="0"/>
          <w:marBottom w:val="0"/>
          <w:divBdr>
            <w:top w:val="none" w:sz="0" w:space="0" w:color="auto"/>
            <w:left w:val="none" w:sz="0" w:space="0" w:color="auto"/>
            <w:bottom w:val="none" w:sz="0" w:space="0" w:color="auto"/>
            <w:right w:val="none" w:sz="0" w:space="0" w:color="auto"/>
          </w:divBdr>
          <w:divsChild>
            <w:div w:id="752820173">
              <w:marLeft w:val="0"/>
              <w:marRight w:val="0"/>
              <w:marTop w:val="0"/>
              <w:marBottom w:val="0"/>
              <w:divBdr>
                <w:top w:val="none" w:sz="0" w:space="0" w:color="auto"/>
                <w:left w:val="none" w:sz="0" w:space="0" w:color="auto"/>
                <w:bottom w:val="none" w:sz="0" w:space="0" w:color="auto"/>
                <w:right w:val="none" w:sz="0" w:space="0" w:color="auto"/>
              </w:divBdr>
            </w:div>
          </w:divsChild>
        </w:div>
        <w:div w:id="985159505">
          <w:marLeft w:val="0"/>
          <w:marRight w:val="0"/>
          <w:marTop w:val="0"/>
          <w:marBottom w:val="0"/>
          <w:divBdr>
            <w:top w:val="none" w:sz="0" w:space="0" w:color="auto"/>
            <w:left w:val="none" w:sz="0" w:space="0" w:color="auto"/>
            <w:bottom w:val="none" w:sz="0" w:space="0" w:color="auto"/>
            <w:right w:val="none" w:sz="0" w:space="0" w:color="auto"/>
          </w:divBdr>
          <w:divsChild>
            <w:div w:id="1163666583">
              <w:marLeft w:val="0"/>
              <w:marRight w:val="0"/>
              <w:marTop w:val="0"/>
              <w:marBottom w:val="0"/>
              <w:divBdr>
                <w:top w:val="none" w:sz="0" w:space="0" w:color="auto"/>
                <w:left w:val="none" w:sz="0" w:space="0" w:color="auto"/>
                <w:bottom w:val="none" w:sz="0" w:space="0" w:color="auto"/>
                <w:right w:val="none" w:sz="0" w:space="0" w:color="auto"/>
              </w:divBdr>
            </w:div>
          </w:divsChild>
        </w:div>
        <w:div w:id="756050747">
          <w:marLeft w:val="0"/>
          <w:marRight w:val="0"/>
          <w:marTop w:val="0"/>
          <w:marBottom w:val="0"/>
          <w:divBdr>
            <w:top w:val="none" w:sz="0" w:space="0" w:color="auto"/>
            <w:left w:val="none" w:sz="0" w:space="0" w:color="auto"/>
            <w:bottom w:val="none" w:sz="0" w:space="0" w:color="auto"/>
            <w:right w:val="none" w:sz="0" w:space="0" w:color="auto"/>
          </w:divBdr>
          <w:divsChild>
            <w:div w:id="1489980179">
              <w:marLeft w:val="0"/>
              <w:marRight w:val="0"/>
              <w:marTop w:val="0"/>
              <w:marBottom w:val="0"/>
              <w:divBdr>
                <w:top w:val="none" w:sz="0" w:space="0" w:color="auto"/>
                <w:left w:val="none" w:sz="0" w:space="0" w:color="auto"/>
                <w:bottom w:val="none" w:sz="0" w:space="0" w:color="auto"/>
                <w:right w:val="none" w:sz="0" w:space="0" w:color="auto"/>
              </w:divBdr>
            </w:div>
          </w:divsChild>
        </w:div>
        <w:div w:id="351222454">
          <w:marLeft w:val="0"/>
          <w:marRight w:val="0"/>
          <w:marTop w:val="0"/>
          <w:marBottom w:val="0"/>
          <w:divBdr>
            <w:top w:val="none" w:sz="0" w:space="0" w:color="auto"/>
            <w:left w:val="none" w:sz="0" w:space="0" w:color="auto"/>
            <w:bottom w:val="none" w:sz="0" w:space="0" w:color="auto"/>
            <w:right w:val="none" w:sz="0" w:space="0" w:color="auto"/>
          </w:divBdr>
          <w:divsChild>
            <w:div w:id="1854420676">
              <w:marLeft w:val="0"/>
              <w:marRight w:val="0"/>
              <w:marTop w:val="0"/>
              <w:marBottom w:val="0"/>
              <w:divBdr>
                <w:top w:val="none" w:sz="0" w:space="0" w:color="auto"/>
                <w:left w:val="none" w:sz="0" w:space="0" w:color="auto"/>
                <w:bottom w:val="none" w:sz="0" w:space="0" w:color="auto"/>
                <w:right w:val="none" w:sz="0" w:space="0" w:color="auto"/>
              </w:divBdr>
            </w:div>
          </w:divsChild>
        </w:div>
        <w:div w:id="1752849801">
          <w:marLeft w:val="0"/>
          <w:marRight w:val="0"/>
          <w:marTop w:val="0"/>
          <w:marBottom w:val="0"/>
          <w:divBdr>
            <w:top w:val="none" w:sz="0" w:space="0" w:color="auto"/>
            <w:left w:val="none" w:sz="0" w:space="0" w:color="auto"/>
            <w:bottom w:val="none" w:sz="0" w:space="0" w:color="auto"/>
            <w:right w:val="none" w:sz="0" w:space="0" w:color="auto"/>
          </w:divBdr>
        </w:div>
      </w:divsChild>
    </w:div>
    <w:div w:id="1853639605">
      <w:bodyDiv w:val="1"/>
      <w:marLeft w:val="0"/>
      <w:marRight w:val="0"/>
      <w:marTop w:val="0"/>
      <w:marBottom w:val="0"/>
      <w:divBdr>
        <w:top w:val="none" w:sz="0" w:space="0" w:color="auto"/>
        <w:left w:val="none" w:sz="0" w:space="0" w:color="auto"/>
        <w:bottom w:val="none" w:sz="0" w:space="0" w:color="auto"/>
        <w:right w:val="none" w:sz="0" w:space="0" w:color="auto"/>
      </w:divBdr>
    </w:div>
    <w:div w:id="2073307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8F113E-D534-4521-A730-C92446801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7</Pages>
  <Words>22032</Words>
  <Characters>121178</Characters>
  <Application>Microsoft Office Word</Application>
  <DocSecurity>0</DocSecurity>
  <Lines>1009</Lines>
  <Paragraphs>2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9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asqual</dc:creator>
  <cp:lastModifiedBy>epasqual</cp:lastModifiedBy>
  <cp:revision>13</cp:revision>
  <cp:lastPrinted>2018-11-16T11:11:00Z</cp:lastPrinted>
  <dcterms:created xsi:type="dcterms:W3CDTF">2019-06-17T15:13:00Z</dcterms:created>
  <dcterms:modified xsi:type="dcterms:W3CDTF">2020-01-1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74dXg3V"/&gt;&lt;style id="http://www.zotero.org/styles/cancer-epidemiology-biomarkers-and-preven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